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B94388" w:rsidRDefault="00B94388">
      <w:pPr>
        <w:jc w:val="center"/>
        <w:rPr>
          <w:rFonts w:ascii="Arial" w:hAnsi="Arial" w:cs="Arial"/>
          <w:b/>
          <w:szCs w:val="24"/>
        </w:rPr>
      </w:pPr>
    </w:p>
    <w:p w:rsidR="00B94388" w:rsidRDefault="00B94388">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r>
        <w:lastRenderedPageBreak/>
        <w:t>Acknowledgements</w:t>
      </w:r>
    </w:p>
    <w:p w:rsidR="0020417A" w:rsidRDefault="0020417A" w:rsidP="0020417A"/>
    <w:p w:rsidR="0020417A" w:rsidRDefault="0020417A">
      <w:r>
        <w:br w:type="page"/>
      </w:r>
    </w:p>
    <w:p w:rsidR="0020417A" w:rsidRDefault="0020417A" w:rsidP="00AB7B79">
      <w:pPr>
        <w:pStyle w:val="Heading1"/>
        <w:numPr>
          <w:ilvl w:val="0"/>
          <w:numId w:val="0"/>
        </w:numPr>
      </w:pPr>
      <w:r>
        <w:lastRenderedPageBreak/>
        <w:t>Abstract</w:t>
      </w:r>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w:t>
      </w:r>
      <w:r>
        <w:lastRenderedPageBreak/>
        <w:t xml:space="preserve">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F776D9" w:rsidRDefault="0020417A" w:rsidP="000952A7">
      <w:pPr>
        <w:pStyle w:val="Heading1"/>
        <w:numPr>
          <w:ilvl w:val="0"/>
          <w:numId w:val="0"/>
        </w:numPr>
      </w:pPr>
      <w:r>
        <w:lastRenderedPageBreak/>
        <w:t>Table of Contents</w:t>
      </w:r>
    </w:p>
    <w:p w:rsidR="000952A7" w:rsidRPr="000952A7" w:rsidRDefault="000952A7" w:rsidP="000952A7">
      <w:pPr>
        <w:ind w:firstLine="0"/>
      </w:pPr>
    </w:p>
    <w:p w:rsidR="0020417A" w:rsidRDefault="0020417A" w:rsidP="0020417A"/>
    <w:p w:rsidR="0020417A" w:rsidRDefault="0020417A">
      <w:r>
        <w:br w:type="page"/>
      </w:r>
    </w:p>
    <w:p w:rsidR="0020417A" w:rsidRDefault="0020417A" w:rsidP="00AB7B79">
      <w:pPr>
        <w:pStyle w:val="Heading1"/>
        <w:numPr>
          <w:ilvl w:val="0"/>
          <w:numId w:val="0"/>
        </w:numPr>
      </w:pPr>
      <w:r>
        <w:lastRenderedPageBreak/>
        <w:t>List of Tables</w:t>
      </w: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20417A" w:rsidRDefault="0020417A" w:rsidP="00AB7B79">
      <w:pPr>
        <w:pStyle w:val="Heading1"/>
        <w:numPr>
          <w:ilvl w:val="0"/>
          <w:numId w:val="0"/>
        </w:numPr>
      </w:pPr>
      <w:r>
        <w:lastRenderedPageBreak/>
        <w:t>List of Figures</w:t>
      </w:r>
    </w:p>
    <w:p w:rsidR="0020417A" w:rsidRDefault="0020417A" w:rsidP="0020417A"/>
    <w:p w:rsidR="008111A6" w:rsidRDefault="008111A6"/>
    <w:p w:rsidR="008D38F9" w:rsidRDefault="008D38F9" w:rsidP="00AB7B79">
      <w:pPr>
        <w:pStyle w:val="Heading1"/>
        <w:sectPr w:rsidR="008D38F9" w:rsidSect="001F6458">
          <w:pgSz w:w="12240" w:h="15840"/>
          <w:pgMar w:top="1440" w:right="1440" w:bottom="1440" w:left="1440" w:header="720" w:footer="720" w:gutter="0"/>
          <w:pgNumType w:fmt="lowerRoman"/>
          <w:cols w:space="720"/>
          <w:titlePg/>
          <w:docGrid w:linePitch="326"/>
        </w:sectPr>
      </w:pPr>
    </w:p>
    <w:p w:rsidR="00B66FD9" w:rsidRDefault="0020417A" w:rsidP="00AB7B79">
      <w:pPr>
        <w:pStyle w:val="Heading1"/>
      </w:pPr>
      <w:r w:rsidRPr="009F5012">
        <w:lastRenderedPageBreak/>
        <w:t>Introduction</w:t>
      </w:r>
    </w:p>
    <w:p w:rsidR="00C1144D" w:rsidRDefault="00C1144D" w:rsidP="00B438CE">
      <w:r>
        <w:t>The Semiconductor I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r>
        <w:t>Economics of Scaling</w:t>
      </w:r>
      <w:r w:rsidR="00FE05D7">
        <w:t xml:space="preserve"> and Moore’s Law</w:t>
      </w:r>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of clever circuit techniques to reduce the required area and increase functionality.</w:t>
      </w:r>
      <w:r w:rsidR="000235F7">
        <w:t xml:space="preserve"> The shrinking in transistor size is known as scaling</w:t>
      </w:r>
      <w:r w:rsidR="00E020D5">
        <w:fldChar w:fldCharType="begin" w:fldLock="1"/>
      </w:r>
      <w:r w:rsidR="00CC54C3">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xml:space="preserve">. Scaling initially allowed the increase of device performance, as initially devices performed better as they </w:t>
      </w:r>
      <w:proofErr w:type="gramStart"/>
      <w:r w:rsidR="000235F7">
        <w:t>were scaled</w:t>
      </w:r>
      <w:r w:rsidR="006C46F3">
        <w:t xml:space="preserve"> down</w:t>
      </w:r>
      <w:proofErr w:type="gramEnd"/>
      <w:r w:rsidR="006C46F3">
        <w:t xml:space="preserve">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 causing the onset of variability and other short channel effects that reduced the technical yield of scaling</w:t>
      </w:r>
      <w:r w:rsidR="00CC54C3">
        <w:fldChar w:fldCharType="begin" w:fldLock="1"/>
      </w:r>
      <w:r w:rsidR="0041331F">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using </w:t>
      </w:r>
      <w:proofErr w:type="spellStart"/>
      <w:r>
        <w:t>SiGe</w:t>
      </w:r>
      <w:proofErr w:type="spellEnd"/>
      <w:r>
        <w:t xml:space="preserv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r>
        <w:t>Beyond-CMOS Materials and Device</w:t>
      </w:r>
      <w:r w:rsidR="00063296">
        <w:t>s</w:t>
      </w:r>
    </w:p>
    <w:p w:rsidR="00D958DC" w:rsidRDefault="00D958DC" w:rsidP="00DC6B43">
      <w:r>
        <w:t xml:space="preserve">Different beyond-CMOS materials and devices are active fields of research. </w:t>
      </w:r>
      <w:r w:rsidR="00323CAC">
        <w:t xml:space="preserve">RRAM, </w:t>
      </w:r>
      <w:proofErr w:type="spellStart"/>
      <w:r w:rsidR="00323CAC">
        <w:t>FeRAM</w:t>
      </w:r>
      <w:proofErr w:type="spellEnd"/>
      <w:r w:rsidR="00323CAC">
        <w:t>, magnetic logic, and other devices have been proposed to augment or replace some of CMOS functions</w:t>
      </w:r>
      <w:r w:rsidR="00DC6B43">
        <w:fldChar w:fldCharType="begin" w:fldLock="1"/>
      </w:r>
      <w:r w:rsidR="00DC6B43">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323CAC">
        <w:t xml:space="preserve">Different technologies target the replacement of their CMOS counterparts, as well as implementing novel functions and architectures for computations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r w:rsidRPr="00063296">
        <w:t>Graphene as a Beyond-CMOS Material</w:t>
      </w:r>
    </w:p>
    <w:p w:rsidR="00D135B9" w:rsidRDefault="00D135B9" w:rsidP="00DC6B43">
      <w:r>
        <w:t>Graphene’s 2D nature and inherent compatibility with CMOS make it an ideal choice for heterogeneous integration. The high charge carrier mobility,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011229">
      <w:r>
        <w:lastRenderedPageBreak/>
        <w:t>In this work, we focus on the use of graphene to implement non-transistor devices that embed circuit functions into devices.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r w:rsidRPr="00063296">
        <w:t>Overview of Document</w:t>
      </w:r>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by </w:t>
      </w:r>
      <w:r w:rsidR="00E21A9E">
        <w:t xml:space="preserve">an overview of previously </w:t>
      </w:r>
      <w:proofErr w:type="gramStart"/>
      <w:r w:rsidR="00E21A9E">
        <w:t xml:space="preserve">proposed </w:t>
      </w:r>
      <w:r w:rsidR="00760925">
        <w:t xml:space="preserve"> </w:t>
      </w:r>
      <w:r w:rsidR="00E21A9E">
        <w:t>low</w:t>
      </w:r>
      <w:proofErr w:type="gramEnd"/>
      <w:r w:rsidR="00E21A9E">
        <w:t>-loss graphene diodes, before proposing a new architecture that depends on the photon-like behavior of charge carriers in graphene for rectification. We present measurements form prototype devices used to assess the performance of the proposed diode structure, showing how it outperforms all previously published devices. We conclude by a discussion on the limitations of performance of the proposed architecture.</w:t>
      </w:r>
    </w:p>
    <w:p w:rsidR="00D2349E" w:rsidRDefault="00D2349E" w:rsidP="00D2349E">
      <w:r>
        <w:t>Chapter 5 focuses on the analysis of current couplers using graphene ribbons operating in the diffusive regime, and using it as a method to analyze the scaling limits of graphene interconnects. We present a model for the diffusive transport coupler, discussing its performance and limitations before using it to assess the scaling limits of graphene interconnects.</w:t>
      </w:r>
    </w:p>
    <w:p w:rsidR="00D2349E" w:rsidRDefault="00D2349E" w:rsidP="004A1D36">
      <w:r>
        <w:lastRenderedPageBreak/>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different ways that can alleviate the current technological limitations and proposing different ways graphene </w:t>
      </w:r>
      <w:proofErr w:type="gramStart"/>
      <w:r>
        <w:t>can be used</w:t>
      </w:r>
      <w:proofErr w:type="gramEnd"/>
      <w:r>
        <w:t xml:space="preserve"> in electronics.</w:t>
      </w:r>
    </w:p>
    <w:p w:rsidR="00B91BA4" w:rsidRPr="00F573E4" w:rsidRDefault="00B91BA4" w:rsidP="00B91BA4">
      <w:r>
        <w:t xml:space="preserve">We have </w:t>
      </w:r>
      <w:proofErr w:type="gramStart"/>
      <w:r>
        <w:t>4</w:t>
      </w:r>
      <w:proofErr w:type="gramEnd"/>
      <w:r>
        <w:t xml:space="preserve"> appendices at the end of this work. Appendix </w:t>
      </w:r>
      <w:proofErr w:type="gramStart"/>
      <w:r>
        <w:t>A</w:t>
      </w:r>
      <w:proofErr w:type="gramEnd"/>
      <w:r>
        <w:t xml:space="preserve">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r>
        <w:lastRenderedPageBreak/>
        <w:t>The Electronic Properties of Graphene</w:t>
      </w:r>
    </w:p>
    <w:p w:rsidR="003E619F" w:rsidRDefault="00FB4754" w:rsidP="0075144B">
      <w:r>
        <w:t xml:space="preserve">In this chapter, we discuss the electronic properties of graphene integral to this work. We start with a description of graphene’s band structure, elaborating on </w:t>
      </w:r>
      <w:proofErr w:type="gramStart"/>
      <w:r>
        <w:t>the its</w:t>
      </w:r>
      <w:proofErr w:type="gramEnd"/>
      <w:r>
        <w:t xml:space="preserve">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r>
        <w:t>Electronic Band Structure of Graphene</w:t>
      </w:r>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DC6B43">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22], [19]", "plainTextFormattedCitation" : "[22], [19]", "previouslyFormattedCitation" : "[22], [19]" }, "properties" : { "noteIndex" : 0 }, "schema" : "https://github.com/citation-style-language/schema/raw/master/csl-citation.json" }</w:instrText>
      </w:r>
      <w:r w:rsidR="00F470D7">
        <w:rPr>
          <w:rFonts w:cs="Times"/>
        </w:rPr>
        <w:fldChar w:fldCharType="separate"/>
      </w:r>
      <w:r w:rsidR="00DC6B43" w:rsidRPr="00DC6B43">
        <w:rPr>
          <w:rFonts w:cs="Times"/>
          <w:noProof/>
        </w:rPr>
        <w:t>[22], [19]</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proofErr w:type="gramStart"/>
      <w:r w:rsidR="003469BC">
        <w:rPr>
          <w:noProof/>
        </w:rPr>
        <w:t>2</w:t>
      </w:r>
      <w:r w:rsidR="003469BC">
        <w:t>.</w:t>
      </w:r>
      <w:r w:rsidR="003469BC">
        <w:rPr>
          <w:noProof/>
        </w:rPr>
        <w:t>1</w:t>
      </w:r>
      <w:proofErr w:type="gramEnd"/>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proofErr w:type="gramStart"/>
      <w:r w:rsidR="003469BC">
        <w:rPr>
          <w:noProof/>
        </w:rPr>
        <w:t>2</w:t>
      </w:r>
      <w:r w:rsidR="003469BC">
        <w:t>.</w:t>
      </w:r>
      <w:r w:rsidR="003469BC">
        <w:rPr>
          <w:noProof/>
        </w:rPr>
        <w:t>1</w:t>
      </w:r>
      <w:proofErr w:type="gramEnd"/>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0" w:name="_Ref490426375"/>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1</w:t>
        </w:r>
      </w:fldSimple>
      <w:bookmarkEnd w:id="0"/>
      <w:r>
        <w:t xml:space="preserve"> (a) Hexagonal placement of Carbon atoms in graphene </w:t>
      </w:r>
      <w:proofErr w:type="gramStart"/>
      <w:r>
        <w:t>can be analyzed</w:t>
      </w:r>
      <w:proofErr w:type="gramEnd"/>
      <w:r>
        <w:t xml:space="preserve"> as two interleaving triangular </w:t>
      </w:r>
      <w:proofErr w:type="spellStart"/>
      <w:r>
        <w:t>sublattices</w:t>
      </w:r>
      <w:proofErr w:type="spellEnd"/>
      <w:r>
        <w:t xml:space="preserve">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2</w:t>
        </w:r>
      </w:fldSimple>
      <w:r>
        <w:t xml:space="preserve"> (a) </w:t>
      </w:r>
      <w:proofErr w:type="gramStart"/>
      <w:r>
        <w:t>The</w:t>
      </w:r>
      <w:proofErr w:type="gramEnd"/>
      <w:r>
        <w:t xml:space="preserve"> conduction and valence band touch at the vertices of the Brillouin zone. The points of contact have zero energy and </w:t>
      </w:r>
      <w:proofErr w:type="gramStart"/>
      <w:r>
        <w:t>are known</w:t>
      </w:r>
      <w:proofErr w:type="gramEnd"/>
      <w:r>
        <w:t xml:space="preserve">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proofErr w:type="gramStart"/>
      <w:r w:rsidR="000E11C7">
        <w:t>c</w:t>
      </w:r>
      <w:r w:rsidR="007C7852">
        <w:t xml:space="preserve">onduction band </w:t>
      </w:r>
      <w:r w:rsidR="008D0820">
        <w:t>energy dispersion</w:t>
      </w:r>
      <w:proofErr w:type="gramEnd"/>
      <w:r w:rsidR="008D0820">
        <w:t xml:space="preserve"> showing its symmetry. The </w:t>
      </w:r>
      <w:r w:rsidR="00EB1E25">
        <w:t xml:space="preserve">zero energy </w:t>
      </w:r>
      <w:r w:rsidR="008D0820">
        <w:t xml:space="preserve">points </w:t>
      </w:r>
      <w:proofErr w:type="gramStart"/>
      <w:r w:rsidR="008D0820">
        <w:t>are shown</w:t>
      </w:r>
      <w:proofErr w:type="gramEnd"/>
      <w:r w:rsidR="008D0820">
        <w:t xml:space="preserve"> in dark blue.</w:t>
      </w:r>
    </w:p>
    <w:p w:rsidR="00273AEF" w:rsidRDefault="003A4876" w:rsidP="007F2749">
      <w:r>
        <w:t xml:space="preserve">The electronic band structure of graphene shows the conduction and valence bands touch at the vertices of the Brillouin zone. These are the points of zero energy and </w:t>
      </w:r>
      <w:proofErr w:type="gramStart"/>
      <w:r>
        <w:t>are known</w:t>
      </w:r>
      <w:proofErr w:type="gramEnd"/>
      <w:r>
        <w:t xml:space="preserve">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985BB8">
        <w:t xml:space="preserve">Figure </w:t>
      </w:r>
      <w:r w:rsidR="00985BB8">
        <w:rPr>
          <w:noProof/>
          <w:cs/>
        </w:rPr>
        <w:t>‎</w:t>
      </w:r>
      <w:r w:rsidR="00985BB8">
        <w:rPr>
          <w:noProof/>
        </w:rPr>
        <w:t>2</w:t>
      </w:r>
      <w:r w:rsidR="00985BB8">
        <w:t>.</w:t>
      </w:r>
      <w:r w:rsidR="00985BB8">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DC6B4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22], [19], [23]\u2013[37], [20], [38]\u2013[42]", "plainTextFormattedCitation" : "[22], [19], [23]\u2013[37], [20], [38]\u2013[42]", "previouslyFormattedCitation" : "[22], [19], [23]\u2013[37], [20], [38]\u2013[42]" }, "properties" : { "noteIndex" : 0 }, "schema" : "https://github.com/citation-style-language/schema/raw/master/csl-citation.json" }</w:instrText>
      </w:r>
      <w:r w:rsidR="0094099C">
        <w:fldChar w:fldCharType="separate"/>
      </w:r>
      <w:r w:rsidR="00DC6B43" w:rsidRPr="00DC6B43">
        <w:rPr>
          <w:noProof/>
        </w:rPr>
        <w:t>[22], [19], [23]–[37], [20], [38]–[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 w:name="_Ref490429734"/>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3</w:t>
        </w:r>
      </w:fldSimple>
      <w:bookmarkEnd w:id="1"/>
      <w:r>
        <w:t xml:space="preserve"> Energy dispersion relation around the K point for energies between </w:t>
      </w:r>
      <w:proofErr w:type="gramStart"/>
      <w:r>
        <w:t>-1</w:t>
      </w:r>
      <w:proofErr w:type="gramEnd"/>
      <w:r>
        <w:t xml:space="preserve"> and 1 eV. The energy is proportional to the magnitude of momentum away from the k point, making the dispersion relation look conical in 3D.</w:t>
      </w:r>
    </w:p>
    <w:p w:rsidR="00273AEF" w:rsidRDefault="00612EAD" w:rsidP="001E4B6E">
      <w:r>
        <w:t xml:space="preserve">The symmetry of the Brillouin zone allows us to use the </w:t>
      </w:r>
      <w:proofErr w:type="gramStart"/>
      <w:r>
        <w:t>3</w:t>
      </w:r>
      <w:proofErr w:type="gramEnd"/>
      <w:r>
        <w:t xml:space="preserve">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872B4A">
        <w:t xml:space="preserve">Figure </w:t>
      </w:r>
      <w:r w:rsidR="00872B4A">
        <w:rPr>
          <w:noProof/>
          <w:cs/>
        </w:rPr>
        <w:t>‎</w:t>
      </w:r>
      <w:r w:rsidR="00872B4A">
        <w:rPr>
          <w:noProof/>
        </w:rPr>
        <w:t>2</w:t>
      </w:r>
      <w:r w:rsidR="00872B4A">
        <w:t>.</w:t>
      </w:r>
      <w:r w:rsidR="00872B4A">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w:t>
      </w:r>
      <w:proofErr w:type="gramStart"/>
      <w:r w:rsidR="002A71C1">
        <w:rPr>
          <w:rFonts w:cs="Times"/>
        </w:rPr>
        <w:t>is shown</w:t>
      </w:r>
      <w:proofErr w:type="gramEnd"/>
      <w:r w:rsidR="002A71C1">
        <w:rPr>
          <w:rFonts w:cs="Times"/>
        </w:rPr>
        <w:t xml:space="preserve">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2A71C1">
        <w:t xml:space="preserve">Figure </w:t>
      </w:r>
      <w:r w:rsidR="002A71C1">
        <w:rPr>
          <w:noProof/>
          <w:cs/>
        </w:rPr>
        <w:t>‎</w:t>
      </w:r>
      <w:r w:rsidR="002A71C1">
        <w:rPr>
          <w:noProof/>
        </w:rPr>
        <w:t>2</w:t>
      </w:r>
      <w:r w:rsidR="002A71C1">
        <w:t>.</w:t>
      </w:r>
      <w:r w:rsidR="002A71C1">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 w:name="_Ref490430608"/>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4</w:t>
        </w:r>
      </w:fldSimple>
      <w:bookmarkEnd w:id="2"/>
      <w:r>
        <w:t xml:space="preserve"> (a) Brillouin zone of graphene with the high-symmetry points labelled. The high-symmetry cut path </w:t>
      </w:r>
      <w:r>
        <w:rPr>
          <w:rFonts w:cs="Times"/>
        </w:rPr>
        <w:t xml:space="preserve">ΓMKΓ is perimeter of the highlighted triangle. (b) </w:t>
      </w:r>
      <w:proofErr w:type="gramStart"/>
      <w:r>
        <w:rPr>
          <w:rFonts w:cs="Times"/>
        </w:rPr>
        <w:t>a</w:t>
      </w:r>
      <w:proofErr w:type="gramEnd"/>
      <w:r>
        <w:rPr>
          <w:rFonts w:cs="Times"/>
        </w:rPr>
        <w:t xml:space="preserve"> contour plot of the conduction band with the high symmetry cut path highlighted in red.</w:t>
      </w:r>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3" w:name="_Ref490430763"/>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5</w:t>
        </w:r>
      </w:fldSimple>
      <w:bookmarkEnd w:id="3"/>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p>
    <w:p w:rsidR="003469BC" w:rsidRPr="003469BC" w:rsidRDefault="003469BC" w:rsidP="003469BC"/>
    <w:p w:rsidR="00000977" w:rsidRDefault="00000977" w:rsidP="00E54821">
      <w:pPr>
        <w:pStyle w:val="Heading2"/>
      </w:pPr>
      <w:r>
        <w:t>Klein</w:t>
      </w:r>
      <w:r w:rsidR="00E54821">
        <w:t xml:space="preserve"> </w:t>
      </w:r>
      <w:r>
        <w:t>Tunneling and the Absence of Backscattering</w:t>
      </w:r>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w:t>
      </w:r>
      <w:proofErr w:type="gramStart"/>
      <w:r w:rsidR="00055596">
        <w:t>are presented</w:t>
      </w:r>
      <w:proofErr w:type="gramEnd"/>
      <w:r w:rsidR="00055596">
        <w:t xml:space="preserve"> in chapters 3 and 4, respectively.</w:t>
      </w:r>
    </w:p>
    <w:p w:rsidR="00D00DA9" w:rsidRDefault="00D00DA9" w:rsidP="001C7C42">
      <w:pPr>
        <w:pStyle w:val="Heading2"/>
      </w:pPr>
      <w:r>
        <w:t>The Role of the Substrate</w:t>
      </w:r>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The substrate roughness </w:t>
      </w:r>
      <w:r w:rsidR="003D67A8">
        <w:t xml:space="preserve">also induced substrate-induced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r>
        <w:lastRenderedPageBreak/>
        <w:t>Contact-Induced Doping</w:t>
      </w:r>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s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 up to 100 nm around the metal contact</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In the metal-doped region, the doping level depends strongly on the metal contact characteristics, weakening the control of the gate on the doping, similar to DIBL in deeply scaled CMOS. This is a physical effect due to the finite density of states of graphene should be kept in mind when designing deeply scaled graphene devices.</w:t>
      </w:r>
    </w:p>
    <w:p w:rsidR="0034034B" w:rsidRDefault="0034034B" w:rsidP="001C7C42">
      <w:pPr>
        <w:pStyle w:val="Heading2"/>
      </w:pPr>
      <w:r>
        <w:t>Charge Transport in CVD Graphene</w:t>
      </w:r>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r>
        <w:t>Characterization of Graphene</w:t>
      </w:r>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r>
        <w:t>Optical Contrast</w:t>
      </w:r>
    </w:p>
    <w:p w:rsidR="006C3808" w:rsidRDefault="006C3808" w:rsidP="00FD4204">
      <w:r>
        <w:t xml:space="preserve">The contrast of graphene over a dielectric </w:t>
      </w:r>
      <w:proofErr w:type="gramStart"/>
      <w:r>
        <w:t>is enhanced</w:t>
      </w:r>
      <w:proofErr w:type="gramEnd"/>
      <w:r>
        <w:t xml:space="preserve">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r>
        <w:lastRenderedPageBreak/>
        <w:t>Raman Analysis</w:t>
      </w:r>
    </w:p>
    <w:p w:rsidR="00F61685" w:rsidRDefault="004A629E" w:rsidP="007306AE">
      <w:r>
        <w:t xml:space="preserve">Raman analysis refers to the use of Raman scattering in studying the properties of materials. Raman scattering is an inelastic scattering process where photons scatter </w:t>
      </w:r>
      <w:proofErr w:type="spellStart"/>
      <w:r>
        <w:t>inelastically</w:t>
      </w:r>
      <w:proofErr w:type="spellEnd"/>
      <w:r>
        <w:t xml:space="preserve">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w:t>
      </w:r>
      <w:proofErr w:type="gramStart"/>
      <w:r w:rsidR="00A50A1D">
        <w:t>is known</w:t>
      </w:r>
      <w:proofErr w:type="gramEnd"/>
      <w:r w:rsidR="00A50A1D">
        <w:t xml:space="preserve"> as Raman shift. </w:t>
      </w:r>
      <w:r w:rsidR="004717B6">
        <w:t xml:space="preserve">Although </w:t>
      </w:r>
      <w:r w:rsidR="00A50A1D">
        <w:t xml:space="preserve">Raman shift </w:t>
      </w:r>
      <w:proofErr w:type="gramStart"/>
      <w:r w:rsidR="00A50A1D">
        <w:t>can be given</w:t>
      </w:r>
      <w:proofErr w:type="gramEnd"/>
      <w:r w:rsidR="00A50A1D">
        <w:t xml:space="preserve">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w:t>
      </w:r>
      <w:proofErr w:type="spellStart"/>
      <w:r w:rsidR="004717B6">
        <w:t>ght</w:t>
      </w:r>
      <w:proofErr w:type="spellEnd"/>
      <w:r w:rsidR="004717B6">
        <w: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w:t>
      </w:r>
      <w:proofErr w:type="gramStart"/>
      <w:r w:rsidR="00591B37">
        <w:t>can be classified</w:t>
      </w:r>
      <w:proofErr w:type="gramEnd"/>
      <w:r w:rsidR="00591B37">
        <w:t xml:space="preserve">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w:t>
      </w:r>
      <w:proofErr w:type="spellStart"/>
      <w:r>
        <w:t>inelastically</w:t>
      </w:r>
      <w:proofErr w:type="spellEnd"/>
      <w:r>
        <w:t xml:space="preserve">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xml:space="preserve">. An example of Raman spectrum of a low-defect graphene flake over </w:t>
      </w:r>
      <w:proofErr w:type="spellStart"/>
      <w:r w:rsidR="001463FA">
        <w:t>hBN</w:t>
      </w:r>
      <w:proofErr w:type="spellEnd"/>
      <w:r w:rsidR="001463FA">
        <w:t xml:space="preserve"> </w:t>
      </w:r>
      <w:proofErr w:type="gramStart"/>
      <w:r w:rsidR="001463FA">
        <w:t>is shown</w:t>
      </w:r>
      <w:proofErr w:type="gramEnd"/>
      <w:r w:rsidR="001463FA">
        <w:t xml:space="preserve"> in </w:t>
      </w:r>
      <w:r w:rsidR="001463FA">
        <w:fldChar w:fldCharType="begin"/>
      </w:r>
      <w:r w:rsidR="001463FA">
        <w:instrText xml:space="preserve"> REF _Ref490487913 \h </w:instrText>
      </w:r>
      <w:r w:rsidR="001463FA">
        <w:fldChar w:fldCharType="separate"/>
      </w:r>
      <w:r w:rsidR="001463FA">
        <w:t xml:space="preserve">Figure </w:t>
      </w:r>
      <w:r w:rsidR="001463FA">
        <w:rPr>
          <w:noProof/>
          <w:cs/>
        </w:rPr>
        <w:t>‎</w:t>
      </w:r>
      <w:r w:rsidR="001463FA">
        <w:rPr>
          <w:noProof/>
        </w:rPr>
        <w:t>2</w:t>
      </w:r>
      <w:r w:rsidR="001463FA">
        <w:t>.</w:t>
      </w:r>
      <w:r w:rsidR="001463FA">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4" w:name="_Ref490487913"/>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6</w:t>
        </w:r>
      </w:fldSimple>
      <w:bookmarkEnd w:id="4"/>
      <w:r>
        <w:t xml:space="preserve"> Raman spectrum of a graphene sample over </w:t>
      </w:r>
      <w:proofErr w:type="spellStart"/>
      <w:r>
        <w:t>hBN</w:t>
      </w:r>
      <w:proofErr w:type="spellEnd"/>
      <w:r>
        <w:t xml:space="preserve">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r>
        <w:lastRenderedPageBreak/>
        <w:t>Constant Mobility Model</w:t>
      </w:r>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 xml:space="preserve">s, allowing </w:t>
      </w:r>
      <w:proofErr w:type="gramStart"/>
      <w:r w:rsidR="001C16AD">
        <w:t>straight-forward</w:t>
      </w:r>
      <w:proofErr w:type="gramEnd"/>
      <w:r w:rsidR="001C16AD">
        <w:t xml:space="preserve">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 xml:space="preserve">assumed to be back-gate voltage dependent, and can be extracted when dual-gated data is available. For single-gated devices, the contact resistance is assumed </w:t>
      </w:r>
      <w:proofErr w:type="gramStart"/>
      <w:r w:rsidR="000854F6">
        <w:t>to be bias</w:t>
      </w:r>
      <w:proofErr w:type="gramEnd"/>
      <w:r w:rsidR="000854F6">
        <w:t>-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5" w:name="_Ref490492684"/>
            <w:r>
              <w:t>(</w:t>
            </w:r>
            <w:fldSimple w:instr=" STYLEREF 1 \s ">
              <w:r>
                <w:rPr>
                  <w:noProof/>
                  <w:cs/>
                </w:rPr>
                <w:t>‎</w:t>
              </w:r>
              <w:r>
                <w:rPr>
                  <w:noProof/>
                </w:rPr>
                <w:t>2</w:t>
              </w:r>
            </w:fldSimple>
            <w:r>
              <w:t>.</w:t>
            </w:r>
            <w:fldSimple w:instr=" SEQ Equation \* ARABIC \s 1 ">
              <w:r>
                <w:rPr>
                  <w:noProof/>
                </w:rPr>
                <w:t>1</w:t>
              </w:r>
            </w:fldSimple>
            <w:r>
              <w:t>)</w:t>
            </w:r>
            <w:bookmarkEnd w:id="5"/>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proofErr w:type="gramStart"/>
      <w:r w:rsidR="00C74505">
        <w:t xml:space="preserve"> is the number of channel</w:t>
      </w:r>
      <w:proofErr w:type="gramEnd"/>
      <w:r w:rsidR="00C74505">
        <w:t xml:space="preserve">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proofErr w:type="spellStart"/>
      <w:r w:rsidR="00874597">
        <w:t>capacitively</w:t>
      </w:r>
      <w:proofErr w:type="spellEnd"/>
      <w:r w:rsidR="00874597">
        <w:t xml:space="preserve">-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t>
      </w:r>
      <w:proofErr w:type="gramStart"/>
      <w:r w:rsidR="004C7EA1">
        <w:t xml:space="preserve">with </w:t>
      </w:r>
      <w:proofErr w:type="gramEnd"/>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6" w:name="_Ref490521197"/>
            <w:r>
              <w:t>(</w:t>
            </w:r>
            <w:fldSimple w:instr=" STYLEREF 1 \s ">
              <w:r>
                <w:rPr>
                  <w:noProof/>
                  <w:cs/>
                </w:rPr>
                <w:t>‎</w:t>
              </w:r>
              <w:r>
                <w:rPr>
                  <w:noProof/>
                </w:rPr>
                <w:t>2</w:t>
              </w:r>
            </w:fldSimple>
            <w:r>
              <w:t>.</w:t>
            </w:r>
            <w:fldSimple w:instr=" SEQ Equation \* ARABIC \s 1 ">
              <w:r>
                <w:rPr>
                  <w:noProof/>
                </w:rPr>
                <w:t>2</w:t>
              </w:r>
            </w:fldSimple>
            <w:r>
              <w:t>)</w:t>
            </w:r>
            <w:bookmarkEnd w:id="6"/>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w:t>
      </w:r>
      <w:proofErr w:type="gramStart"/>
      <w:r>
        <w:t>oxide.</w:t>
      </w:r>
      <w:proofErr w:type="gramEnd"/>
      <w:r w:rsidR="00654688">
        <w:t xml:space="preserve"> </w:t>
      </w:r>
      <w:r w:rsidR="00654688">
        <w:fldChar w:fldCharType="begin"/>
      </w:r>
      <w:r w:rsidR="00654688">
        <w:instrText xml:space="preserve"> REF _Ref490492671 \h </w:instrText>
      </w:r>
      <w:r w:rsidR="00654688">
        <w:fldChar w:fldCharType="separate"/>
      </w:r>
      <w:r w:rsidR="00654688">
        <w:t xml:space="preserve">Figure </w:t>
      </w:r>
      <w:r w:rsidR="00654688">
        <w:rPr>
          <w:noProof/>
          <w:cs/>
        </w:rPr>
        <w:t>‎</w:t>
      </w:r>
      <w:r w:rsidR="00654688">
        <w:rPr>
          <w:noProof/>
        </w:rPr>
        <w:t>2</w:t>
      </w:r>
      <w:r w:rsidR="00654688">
        <w:t>.</w:t>
      </w:r>
      <w:r w:rsidR="00654688">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C629C4">
        <w:t>(</w:t>
      </w:r>
      <w:r w:rsidR="00C629C4">
        <w:rPr>
          <w:noProof/>
          <w:cs/>
        </w:rPr>
        <w:t>‎</w:t>
      </w:r>
      <w:r w:rsidR="00C629C4">
        <w:rPr>
          <w:noProof/>
        </w:rPr>
        <w:t>2</w:t>
      </w:r>
      <w:r w:rsidR="00C629C4">
        <w:t>.</w:t>
      </w:r>
      <w:r w:rsidR="00C629C4">
        <w:rPr>
          <w:noProof/>
        </w:rPr>
        <w:t>2</w:t>
      </w:r>
      <w:r w:rsidR="00C629C4">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w:t>
      </w:r>
      <w:proofErr w:type="gramStart"/>
      <w:r w:rsidR="00654688">
        <w:t xml:space="preserve">to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4C7EA1">
        <w:t>(</w:t>
      </w:r>
      <w:r w:rsidR="004C7EA1">
        <w:rPr>
          <w:noProof/>
          <w:cs/>
        </w:rPr>
        <w:t>‎</w:t>
      </w:r>
      <w:r w:rsidR="004C7EA1">
        <w:rPr>
          <w:noProof/>
        </w:rPr>
        <w:t>2</w:t>
      </w:r>
      <w:r w:rsidR="004C7EA1">
        <w:t>.</w:t>
      </w:r>
      <w:r w:rsidR="004C7EA1">
        <w:rPr>
          <w:noProof/>
        </w:rPr>
        <w:t>2</w:t>
      </w:r>
      <w:r w:rsidR="004C7EA1">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r>
              <w:t>(</w:t>
            </w:r>
            <w:fldSimple w:instr=" STYLEREF 1 \s ">
              <w:r w:rsidR="00C629C4">
                <w:rPr>
                  <w:noProof/>
                  <w:cs/>
                </w:rPr>
                <w:t>‎</w:t>
              </w:r>
              <w:r w:rsidR="00C629C4">
                <w:rPr>
                  <w:noProof/>
                </w:rPr>
                <w:t>2</w:t>
              </w:r>
            </w:fldSimple>
            <w:r>
              <w:t>.</w:t>
            </w:r>
            <w:fldSimple w:instr=" SEQ Equation \* ARABIC \s 1 ">
              <w:r w:rsidR="00C629C4">
                <w:rPr>
                  <w:noProof/>
                </w:rPr>
                <w:t>3</w:t>
              </w:r>
            </w:fldSimple>
            <w:r>
              <w:t>)</w:t>
            </w:r>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 xml:space="preserve">e neglect the interface resistance between regions of different doping and assume all the gates share the same channel </w:t>
      </w:r>
      <w:proofErr w:type="gramStart"/>
      <w:r>
        <w:t>width</w:t>
      </w:r>
      <w:r w:rsidR="00EC50AC">
        <w:t xml:space="preserve"> </w:t>
      </w:r>
      <w:proofErr w:type="gramEnd"/>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7" w:name="_Ref490492671"/>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7</w:t>
        </w:r>
      </w:fldSimple>
      <w:bookmarkEnd w:id="7"/>
      <w:r>
        <w:t xml:space="preserve"> Measured data and fit results computed using the constant mobility mode</w:t>
      </w:r>
      <w:r w:rsidR="00D77231">
        <w:t>l for back-gated graphene FETs. The RMSE is 0.653 k</w:t>
      </w:r>
      <w:r w:rsidR="00D77231">
        <w:rPr>
          <w:rFonts w:cs="Times"/>
        </w:rPr>
        <w:t>Ω.</w:t>
      </w:r>
    </w:p>
    <w:p w:rsidR="006D14F4" w:rsidRDefault="00947E2F">
      <w:r>
        <w:t xml:space="preserve">Throughout this work, we use the constant mobility model for characterizing the devices fabricated. As in all our devices, the gate covers only part of the channel, the data will be fit using a constant value </w:t>
      </w:r>
      <w:proofErr w:type="gramStart"/>
      <w:r>
        <w:t xml:space="preserve">for </w:t>
      </w:r>
      <w:proofErr w:type="gramEnd"/>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B66FD9" w:rsidRDefault="00B66FD9" w:rsidP="00AB7B79">
      <w:pPr>
        <w:pStyle w:val="Heading1"/>
      </w:pPr>
      <w:r>
        <w:lastRenderedPageBreak/>
        <w:t>All-Graphene Neuromorphic Computing Architectures</w:t>
      </w:r>
    </w:p>
    <w:p w:rsidR="00502DD0" w:rsidRDefault="00502DD0" w:rsidP="00502DD0">
      <w:r>
        <w:t>Neuromorphic or brain-inspired computing is a distributed computing paradigm proposed to overcome the bottlenecks of von Neumann machines</w:t>
      </w:r>
      <w:r w:rsidR="00C4551F">
        <w:fldChar w:fldCharType="begin" w:fldLock="1"/>
      </w:r>
      <w:r w:rsidR="00DC6B43">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rsidR="00C4551F">
        <w:fldChar w:fldCharType="separate"/>
      </w:r>
      <w:r w:rsidR="00DC6B43" w:rsidRPr="00DC6B43">
        <w:rPr>
          <w:noProof/>
        </w:rPr>
        <w:t>[177]–[182]</w:t>
      </w:r>
      <w:r w:rsidR="00C4551F">
        <w:fldChar w:fldCharType="end"/>
      </w:r>
      <w:r>
        <w:t xml:space="preserve">. In neuromorphic computing, the data storage and processing </w:t>
      </w:r>
      <w:proofErr w:type="gramStart"/>
      <w:r>
        <w:t>is distributed</w:t>
      </w:r>
      <w:proofErr w:type="gramEnd"/>
      <w:r>
        <w:t xml:space="preserve"> among a network of nodes called neurons, interconnected by a web of connections known as the synapses. There are different architectures for neuromorphic computing, which can be classified on how the synapses interconnect the neurons. </w:t>
      </w:r>
    </w:p>
    <w:p w:rsidR="00502DD0" w:rsidRPr="00502DD0" w:rsidRDefault="00502DD0" w:rsidP="00502DD0">
      <w:r>
        <w:t xml:space="preserve">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w:t>
      </w:r>
      <w:r w:rsidR="00805F5F">
        <w:t>discuss the implementation of the proposed neurons and synapses and present the results of measured prototype devices. We conclude by a discussion of the performance aspects and limitations of the proposed architecture.</w:t>
      </w:r>
    </w:p>
    <w:p w:rsidR="00EB2546" w:rsidRDefault="00EB2546" w:rsidP="001C7C42">
      <w:pPr>
        <w:pStyle w:val="Heading2"/>
      </w:pPr>
      <w:r>
        <w:t>Cellular Neural Networks (CNNs)</w:t>
      </w:r>
    </w:p>
    <w:p w:rsidR="00955CDE" w:rsidRDefault="00247680" w:rsidP="00955CDE">
      <w:r>
        <w:t xml:space="preserve">There are different families of neural networks, such as </w:t>
      </w:r>
      <w:r w:rsidRPr="00247680">
        <w:t>Spike-timing dependent plasticity</w:t>
      </w:r>
      <w:r>
        <w:t xml:space="preserve"> (STDP)</w:t>
      </w:r>
      <w:r w:rsidR="00B06C43">
        <w:fldChar w:fldCharType="begin" w:fldLock="1"/>
      </w:r>
      <w:r w:rsidR="00DC6B43">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82]\u2013[188], [12], [189]\u2013[194]", "plainTextFormattedCitation" : "[182]\u2013[188], [12], [189]\u2013[194]", "previouslyFormattedCitation" : "[182]\u2013[188], [12], [189]\u2013[194]" }, "properties" : { "noteIndex" : 0 }, "schema" : "https://github.com/citation-style-language/schema/raw/master/csl-citation.json" }</w:instrText>
      </w:r>
      <w:r w:rsidR="00B06C43">
        <w:fldChar w:fldCharType="separate"/>
      </w:r>
      <w:r w:rsidR="00DC6B43" w:rsidRPr="00DC6B43">
        <w:rPr>
          <w:noProof/>
        </w:rPr>
        <w:t>[182]–[188], [12], [189]–[194]</w:t>
      </w:r>
      <w:r w:rsidR="00B06C43">
        <w:fldChar w:fldCharType="end"/>
      </w:r>
      <w:r>
        <w:t>, and Oscillator Neural Networks (ONNs)</w:t>
      </w:r>
      <w:r w:rsidR="00B06C43">
        <w:fldChar w:fldCharType="begin" w:fldLock="1"/>
      </w:r>
      <w:r w:rsidR="00DC6B43">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178], [193], [195], [8], [11], [13], [196]", "plainTextFormattedCitation" : "[178], [193], [195], [8], [11], [13], [196]", "previouslyFormattedCitation" : "[178], [193], [195], [8], [11], [13], [196]" }, "properties" : { "noteIndex" : 0 }, "schema" : "https://github.com/citation-style-language/schema/raw/master/csl-citation.json" }</w:instrText>
      </w:r>
      <w:r w:rsidR="00B06C43">
        <w:fldChar w:fldCharType="separate"/>
      </w:r>
      <w:r w:rsidR="00DC6B43" w:rsidRPr="00DC6B43">
        <w:rPr>
          <w:noProof/>
        </w:rPr>
        <w:t>[178], [193], [195], [8], [11], [13], [196]</w:t>
      </w:r>
      <w:r w:rsidR="00B06C43">
        <w:fldChar w:fldCharType="end"/>
      </w:r>
      <w:r>
        <w:t>. We focus on a different family of neural networks that is continuous-time and continuous-voltage analog cellular neural networks</w:t>
      </w:r>
      <w:r w:rsidR="00B2213A">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rsidR="00B2213A">
        <w:fldChar w:fldCharType="separate"/>
      </w:r>
      <w:r w:rsidR="00DC6B43" w:rsidRPr="00DC6B43">
        <w:rPr>
          <w:noProof/>
        </w:rPr>
        <w:t>[197], [198]</w:t>
      </w:r>
      <w:r w:rsidR="00B2213A">
        <w:fldChar w:fldCharType="end"/>
      </w:r>
      <w:r>
        <w:t>.</w:t>
      </w:r>
    </w:p>
    <w:p w:rsidR="00FE7ACC" w:rsidRDefault="00FE7ACC" w:rsidP="00955CDE">
      <w:r>
        <w:t xml:space="preserve">In Cellular Neural Networks (CNNs), the neurons act as saturating summing nodes. The neurons sum and the input applied to them and the output </w:t>
      </w:r>
      <w:proofErr w:type="gramStart"/>
      <w:r>
        <w:t>of a</w:t>
      </w:r>
      <w:proofErr w:type="gramEnd"/>
      <w:r>
        <w:t xml:space="preserve"> neurons is the sum of the inputs saturated using a sigmoidal saturating function. The saturation of the neuron’s output bounds it and stabilizes the network. The inputs applied to a given neuron are the outputs of its </w:t>
      </w:r>
      <w:r w:rsidR="00B06651">
        <w:t>neighbors</w:t>
      </w:r>
      <w:r>
        <w:t>, weighted by the synaptic weight connecting the neurons together</w:t>
      </w:r>
      <w:r w:rsidR="00B171AB">
        <w:t xml:space="preserve">, as well as an external, independent stimulus. In our </w:t>
      </w:r>
      <w:proofErr w:type="gramStart"/>
      <w:r w:rsidR="00B171AB">
        <w:t>work</w:t>
      </w:r>
      <w:proofErr w:type="gramEnd"/>
      <w:r w:rsidR="00B171AB">
        <w:t xml:space="preserve"> we focus on networks without an external stimulus</w:t>
      </w:r>
      <w:r>
        <w:t xml:space="preserve">. We can </w:t>
      </w:r>
      <w:r>
        <w:lastRenderedPageBreak/>
        <w:t xml:space="preserve">thus think of a “cell” as a central neuron with the synaptic weights used to connect it to its neighbors. This </w:t>
      </w:r>
      <w:proofErr w:type="gramStart"/>
      <w:r>
        <w:t>is shown</w:t>
      </w:r>
      <w:proofErr w:type="gramEnd"/>
      <w:r>
        <w:t xml:space="preserve"> schematically in </w:t>
      </w:r>
      <w:r w:rsidR="008358F0">
        <w:fldChar w:fldCharType="begin"/>
      </w:r>
      <w:r w:rsidR="008358F0">
        <w:instrText xml:space="preserve"> REF _Ref490144611 \h </w:instrText>
      </w:r>
      <w:r w:rsidR="008358F0">
        <w:fldChar w:fldCharType="separate"/>
      </w:r>
      <w:r w:rsidR="008358F0">
        <w:t xml:space="preserve">Figure </w:t>
      </w:r>
      <w:r w:rsidR="008358F0">
        <w:rPr>
          <w:noProof/>
          <w:cs/>
        </w:rPr>
        <w:t>‎</w:t>
      </w:r>
      <w:r w:rsidR="008358F0">
        <w:rPr>
          <w:noProof/>
        </w:rPr>
        <w:t>3</w:t>
      </w:r>
      <w:r w:rsidR="008358F0">
        <w:t>.</w:t>
      </w:r>
      <w:r w:rsidR="008358F0">
        <w:rPr>
          <w:noProof/>
        </w:rPr>
        <w:t>1</w:t>
      </w:r>
      <w:r w:rsidR="008358F0">
        <w:fldChar w:fldCharType="end"/>
      </w:r>
      <w:r>
        <w:t>.</w:t>
      </w:r>
    </w:p>
    <w:p w:rsidR="00412366" w:rsidRDefault="00412366" w:rsidP="00955CDE">
      <w:r>
        <w:t xml:space="preserve">Unlike other neural network implementations where the synaptic weight is set by the spiking activity, a property known as synaptic plasticity </w:t>
      </w:r>
      <w:r>
        <w:fldChar w:fldCharType="begin" w:fldLock="1"/>
      </w:r>
      <w:r w:rsidR="00DC6B43">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00DC6B43" w:rsidRPr="00DC6B43">
        <w:rPr>
          <w:noProof/>
        </w:rPr>
        <w:t>[191]</w:t>
      </w:r>
      <w:r>
        <w:fldChar w:fldCharType="end"/>
      </w:r>
      <w:r>
        <w:t>, CNNs operate in a continuous-time, continuous-voltage fashion. The synaptic weights are determined offline and are used to set the function of the circuit</w:t>
      </w:r>
      <w:proofErr w:type="gramStart"/>
      <w:r>
        <w:t>;</w:t>
      </w:r>
      <w:proofErr w:type="gramEnd"/>
      <w:r>
        <w:t xml:space="preserve"> CNNs to have no synaptic plasticity.</w:t>
      </w:r>
    </w:p>
    <w:p w:rsidR="00B171AB" w:rsidRDefault="00B171AB" w:rsidP="00955CDE">
      <w:r>
        <w:t>CNNs are asynchronous by nature and all the nodes take part in computations simultaneously. The modularity of the architecture allows it to implement high-complexity, large systems. In addition</w:t>
      </w:r>
      <w:r w:rsidR="00677CDA">
        <w:t>, CNNs are highly robust against variabilities and non-idealities in its building units, making it very suitable for implementation using technologies with high variability and non-idealities in components</w:t>
      </w:r>
      <w:r w:rsidR="00570CF8">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rsidR="00570CF8">
        <w:fldChar w:fldCharType="separate"/>
      </w:r>
      <w:r w:rsidR="00DC6B43" w:rsidRPr="00DC6B43">
        <w:rPr>
          <w:noProof/>
        </w:rPr>
        <w:t>[197]–[200]</w:t>
      </w:r>
      <w:r w:rsidR="00570CF8">
        <w:fldChar w:fldCharType="end"/>
      </w:r>
      <w:r>
        <w:t xml:space="preserve">. </w:t>
      </w:r>
    </w:p>
    <w:p w:rsidR="00F27955" w:rsidRDefault="00F27955" w:rsidP="00F27955">
      <w:pPr>
        <w:keepNext/>
        <w:ind w:firstLine="0"/>
        <w:jc w:val="center"/>
      </w:pPr>
      <w:r>
        <w:rPr>
          <w:noProof/>
        </w:rPr>
        <w:drawing>
          <wp:inline distT="0" distB="0" distL="0" distR="0">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FE7ACC" w:rsidRDefault="00F27955" w:rsidP="006C6A60">
      <w:pPr>
        <w:pStyle w:val="Caption"/>
      </w:pPr>
      <w:bookmarkStart w:id="8" w:name="_Ref490144611"/>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1</w:t>
        </w:r>
      </w:fldSimple>
      <w:bookmarkEnd w:id="8"/>
      <w:r>
        <w:t xml:space="preserve"> Nearest-Neighbor</w:t>
      </w:r>
      <w:r>
        <w:rPr>
          <w:noProof/>
        </w:rPr>
        <w:t xml:space="preserve"> CNN. The neurons (nodes) are </w:t>
      </w:r>
      <w:r w:rsidR="005E5A66">
        <w:rPr>
          <w:noProof/>
        </w:rPr>
        <w:t>shown as red squares, while the synapses are the blue arrows. The Cell is composed of a single neuron and the synapses connecting it to its neighbors.</w:t>
      </w:r>
    </w:p>
    <w:p w:rsidR="00F27955" w:rsidRPr="00955CDE" w:rsidRDefault="00570CF8" w:rsidP="00955CDE">
      <w:r>
        <w:t xml:space="preserve">Computations </w:t>
      </w:r>
      <w:proofErr w:type="gramStart"/>
      <w:r>
        <w:t>are performed</w:t>
      </w:r>
      <w:proofErr w:type="gramEnd"/>
      <w:r>
        <w:t xml:space="preserve"> by first presetting all the neurons to the initial values used in the computation (network input) and setting the synaptic weights to correspond to the function of interest. </w:t>
      </w:r>
      <w:r w:rsidR="00B47A22">
        <w:t xml:space="preserve">The network </w:t>
      </w:r>
      <w:proofErr w:type="gramStart"/>
      <w:r w:rsidR="00B47A22">
        <w:t>is then left</w:t>
      </w:r>
      <w:proofErr w:type="gramEnd"/>
      <w:r w:rsidR="00B47A22">
        <w:t xml:space="preserve"> to relax, reaching a steady state that corresponds to the computed output (network output).</w:t>
      </w:r>
      <w:r w:rsidR="000D74CA">
        <w:t xml:space="preserve"> A more formal discussion of the theoretical foundations and mathematical model can be found in </w:t>
      </w:r>
      <w:r w:rsidR="000D74CA">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rsidR="000D74CA">
        <w:fldChar w:fldCharType="separate"/>
      </w:r>
      <w:r w:rsidR="00DC6B43" w:rsidRPr="00DC6B43">
        <w:rPr>
          <w:noProof/>
        </w:rPr>
        <w:t>[197], [198]</w:t>
      </w:r>
      <w:r w:rsidR="000D74CA">
        <w:fldChar w:fldCharType="end"/>
      </w:r>
      <w:r w:rsidR="000D74CA">
        <w:t>.</w:t>
      </w:r>
    </w:p>
    <w:p w:rsidR="00EB2546" w:rsidRDefault="00EB2546" w:rsidP="001C7C42">
      <w:pPr>
        <w:pStyle w:val="Heading2"/>
      </w:pPr>
      <w:r>
        <w:lastRenderedPageBreak/>
        <w:t>All-Resistance CNNs</w:t>
      </w:r>
    </w:p>
    <w:p w:rsidR="00BF5177" w:rsidRDefault="00BF5177" w:rsidP="00BF5177">
      <w:r>
        <w:t>CMOS implementations of CNNs has been marred by area and power requirements that limit the network size considerably</w:t>
      </w:r>
      <w:r>
        <w:fldChar w:fldCharType="begin" w:fldLock="1"/>
      </w:r>
      <w:r w:rsidR="00DC6B43">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00DC6B43" w:rsidRPr="00DC6B43">
        <w:rPr>
          <w:noProof/>
        </w:rPr>
        <w:t>[199], [201], [202]</w:t>
      </w:r>
      <w:r>
        <w:fldChar w:fldCharType="end"/>
      </w:r>
      <w:r>
        <w:t>.</w:t>
      </w:r>
      <w:r w:rsidR="00B36312">
        <w:t xml:space="preserve"> One major bottleneck in analog CMOS implementations matching requirement between component values, which lead to large area overheads and the need to running circuitry</w:t>
      </w:r>
      <w:r w:rsidR="00B36312">
        <w:fldChar w:fldCharType="begin" w:fldLock="1"/>
      </w:r>
      <w:r w:rsidR="00DC6B43">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rsidR="00B36312">
        <w:fldChar w:fldCharType="separate"/>
      </w:r>
      <w:r w:rsidR="00DC6B43" w:rsidRPr="00DC6B43">
        <w:rPr>
          <w:noProof/>
        </w:rPr>
        <w:t>[201], [202]</w:t>
      </w:r>
      <w:r w:rsidR="00B36312">
        <w:fldChar w:fldCharType="end"/>
      </w:r>
      <w:r w:rsidR="00B36312">
        <w:t>.</w:t>
      </w:r>
    </w:p>
    <w:p w:rsidR="00B36312" w:rsidRDefault="00B36312" w:rsidP="00CE7554">
      <w:r>
        <w:t xml:space="preserve">To overcome these requirements, another implementation using an all-resistive architecture </w:t>
      </w:r>
      <w:r w:rsidR="00CE7554">
        <w:t xml:space="preserve">for nearest-neighbor CNNs </w:t>
      </w:r>
      <w:r>
        <w:t xml:space="preserve">that only requires local matching between components of the same cell has been proposed </w:t>
      </w:r>
      <w:r>
        <w:fldChar w:fldCharType="begin" w:fldLock="1"/>
      </w:r>
      <w:r w:rsidR="00DC6B43">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00DC6B43" w:rsidRPr="00DC6B43">
        <w:rPr>
          <w:noProof/>
        </w:rPr>
        <w:t>[59], [60]</w:t>
      </w:r>
      <w:r>
        <w:fldChar w:fldCharType="end"/>
      </w:r>
      <w:r>
        <w:t xml:space="preserve">. It relies on using local potential divides to implement the synaptic weighting, and the neuron output </w:t>
      </w:r>
      <w:proofErr w:type="gramStart"/>
      <w:r>
        <w:t>is controlled</w:t>
      </w:r>
      <w:proofErr w:type="gramEnd"/>
      <w:r>
        <w:t xml:space="preserve"> using voltage-controlled resistors</w:t>
      </w:r>
      <w:r w:rsidR="0030385B">
        <w:t xml:space="preserve"> that set the voltage applied to a capacitor that stores the state (voltage) of the neuron</w:t>
      </w:r>
      <w:r>
        <w:t xml:space="preserve">. The all-resistive architecture </w:t>
      </w:r>
      <w:proofErr w:type="gramStart"/>
      <w:r>
        <w:t>is shown</w:t>
      </w:r>
      <w:proofErr w:type="gramEnd"/>
      <w:r>
        <w:t xml:space="preserve"> in </w:t>
      </w:r>
      <w:r w:rsidR="00254C37">
        <w:fldChar w:fldCharType="begin"/>
      </w:r>
      <w:r w:rsidR="00254C37">
        <w:instrText xml:space="preserve"> REF _Ref490145860 \h </w:instrText>
      </w:r>
      <w:r w:rsidR="00254C37">
        <w:fldChar w:fldCharType="separate"/>
      </w:r>
      <w:r w:rsidR="00254C37">
        <w:t xml:space="preserve">Figure </w:t>
      </w:r>
      <w:r w:rsidR="00254C37">
        <w:rPr>
          <w:noProof/>
          <w:cs/>
        </w:rPr>
        <w:t>‎</w:t>
      </w:r>
      <w:r w:rsidR="00254C37">
        <w:rPr>
          <w:noProof/>
        </w:rPr>
        <w:t>3</w:t>
      </w:r>
      <w:r w:rsidR="00254C37">
        <w:t>.</w:t>
      </w:r>
      <w:r w:rsidR="00254C37">
        <w:rPr>
          <w:noProof/>
        </w:rPr>
        <w:t>2</w:t>
      </w:r>
      <w:r w:rsidR="00254C37">
        <w:fldChar w:fldCharType="end"/>
      </w:r>
      <w:r>
        <w:t>.</w:t>
      </w:r>
    </w:p>
    <w:p w:rsidR="00254C37" w:rsidRDefault="00254C37" w:rsidP="00110A70">
      <w:proofErr w:type="gramStart"/>
      <w:r>
        <w:t xml:space="preserve">This architecture has several advantages: 1) the output saturation is inherent in the neurons, as the </w:t>
      </w:r>
      <w:r w:rsidR="0030385B">
        <w:t xml:space="preserve">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30385B">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w:t>
      </w:r>
      <w:r w:rsidR="001C75CA">
        <w:t xml:space="preserve"> 4) The synapses are composed of two resistors in series, with complementary code words applied on them making their sum fixed, thus there is no code-dependent loading on the neuron;</w:t>
      </w:r>
      <w:r w:rsidR="00546D97">
        <w:t xml:space="preserve"> and </w:t>
      </w:r>
      <w:r w:rsidR="001C75CA">
        <w:t>5</w:t>
      </w:r>
      <w:r w:rsidR="00546D97">
        <w:t xml:space="preserve">)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546D97">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whose input is an analog voltage coming from neighboring neurons, without the need to do any analog-to-digital or digital-to-analog conversion.</w:t>
      </w:r>
      <w:proofErr w:type="gramEnd"/>
      <w:r w:rsidR="009F1C3D">
        <w:t xml:space="preserve"> The synapse resistors </w:t>
      </w:r>
      <w:proofErr w:type="gramStart"/>
      <w:r w:rsidR="009F1C3D">
        <w:t>can be made</w:t>
      </w:r>
      <w:proofErr w:type="gramEnd"/>
      <w:r w:rsidR="009F1C3D">
        <w:t xml:space="preserve"> to have negligible loading </w:t>
      </w:r>
      <w:r w:rsidR="006C2CE4">
        <w:t>on the neuron output, mitigating their effect on reducing the dynamic range of the circuit and reducing their contribution to the power consumption.</w:t>
      </w:r>
      <w:r w:rsidR="00583EAF">
        <w:t xml:space="preserve">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D14051">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D14051">
        <w:t>) is labelled as the connected to the inhibitory (excit</w:t>
      </w:r>
      <w:proofErr w:type="spellStart"/>
      <w:r w:rsidR="00D14051">
        <w:t>atory</w:t>
      </w:r>
      <w:proofErr w:type="spellEnd"/>
      <w:r w:rsidR="00D14051">
        <w:t>) outputs because its increase reduces (increases) the output voltage, which is labelled as inhibition (excitation) in neuromorphic terms.</w:t>
      </w:r>
    </w:p>
    <w:p w:rsidR="00D14051" w:rsidRDefault="00D14051" w:rsidP="00110A70">
      <w:r>
        <w:t xml:space="preserve">In total we need 2 analog </w:t>
      </w:r>
      <w:r w:rsidR="00931FA6">
        <w:t xml:space="preserve">voltage-controlled </w:t>
      </w:r>
      <w:r>
        <w:t>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w:t>
      </w:r>
      <w:r w:rsidR="00931FA6">
        <w:t xml:space="preserve"> and 2</w:t>
      </w:r>
      <w:r w:rsidR="00C834E6">
        <w:rPr>
          <w:rFonts w:cs="Times"/>
        </w:rPr>
        <w:t>×</w:t>
      </w:r>
      <w:r w:rsidR="00931FA6">
        <w:t xml:space="preserve">2 digitally-controlled resistors per synapse. This means that we need </w:t>
      </w:r>
      <w:r w:rsidR="005F04EF">
        <w:t xml:space="preserve">one capacitor, </w:t>
      </w:r>
      <w:r w:rsidR="00931FA6">
        <w:t>2 analog voltage-</w:t>
      </w:r>
      <w:r w:rsidR="00931FA6">
        <w:lastRenderedPageBreak/>
        <w:t>controlled resistors and 36 (2</w:t>
      </w:r>
      <w:r w:rsidR="00C834E6">
        <w:rPr>
          <w:rFonts w:cs="Times"/>
        </w:rPr>
        <w:t>×</w:t>
      </w:r>
      <w:r w:rsidR="00931FA6">
        <w:t>2</w:t>
      </w:r>
      <w:r w:rsidR="00C834E6">
        <w:rPr>
          <w:rFonts w:cs="Times"/>
        </w:rPr>
        <w:t>×</w:t>
      </w:r>
      <w:r w:rsidR="00931FA6">
        <w:t xml:space="preserve">9) </w:t>
      </w:r>
      <w:proofErr w:type="gramStart"/>
      <w:r w:rsidR="00931FA6">
        <w:t>digitally-controlled</w:t>
      </w:r>
      <w:proofErr w:type="gramEnd"/>
      <w:r w:rsidR="00931FA6">
        <w:t xml:space="preserve"> resistors per cell.</w:t>
      </w:r>
      <w:r w:rsidR="003634FF">
        <w:t xml:space="preserve"> This allows for a very compact implementation, since the matching is required locally </w:t>
      </w:r>
      <w:proofErr w:type="gramStart"/>
      <w:r w:rsidR="003634FF">
        <w:t>only;</w:t>
      </w:r>
      <w:proofErr w:type="gramEnd"/>
      <w:r w:rsidR="003634FF">
        <w:t xml:space="preserve"> the synapse potential divider elements need to be matched to have linear synaptic weighting with the applied code word.</w:t>
      </w:r>
    </w:p>
    <w:p w:rsidR="00B36312" w:rsidRDefault="00B36312" w:rsidP="00B36312">
      <w:pPr>
        <w:keepNext/>
        <w:jc w:val="center"/>
      </w:pPr>
      <w:r>
        <w:rPr>
          <w:noProof/>
        </w:rPr>
        <w:drawing>
          <wp:inline distT="0" distB="0" distL="0" distR="0">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B36312" w:rsidRDefault="00B36312" w:rsidP="006C6A60">
      <w:pPr>
        <w:pStyle w:val="Caption"/>
      </w:pPr>
      <w:bookmarkStart w:id="9" w:name="_Ref490145860"/>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2</w:t>
        </w:r>
      </w:fldSimple>
      <w:bookmarkEnd w:id="9"/>
      <w:r>
        <w:t xml:space="preserve"> All-resistance architecture CNN architecture. The potential dividers inside the red and blue boxes provide the synaptic weighting of the neuron output (capacitor voltage), using digitally controlled resistors.</w:t>
      </w:r>
      <w:r w:rsidR="00693A95">
        <w:t xml:space="preserve">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693A95">
        <w:t xml:space="preserve"> </w:t>
      </w:r>
      <w:proofErr w:type="gramStart"/>
      <w:r w:rsidR="00693A95">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693A95">
        <w:t>) are analog voltage-controlled resistors, with the resistance control inputs connected to the synoptically-weighted output of the neighboring neurons.</w:t>
      </w:r>
    </w:p>
    <w:p w:rsidR="00A3431B" w:rsidRDefault="00A3431B" w:rsidP="00906D95">
      <w:pPr>
        <w:pStyle w:val="Heading3"/>
      </w:pPr>
      <w:r>
        <w:t>Limitations of</w:t>
      </w:r>
      <w:r w:rsidR="004D3C78">
        <w:t xml:space="preserve"> </w:t>
      </w:r>
      <w:r>
        <w:t>All-Resistance CNNs architecture</w:t>
      </w:r>
    </w:p>
    <w:p w:rsidR="00942FF4" w:rsidRDefault="00570BCA" w:rsidP="00570BCA">
      <w:r>
        <w:t>The proposed all-resistance a</w:t>
      </w:r>
      <w:r w:rsidR="009A6636">
        <w:t xml:space="preserve">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w:t>
      </w:r>
      <w:r w:rsidR="00BE6BDC">
        <w:t>to</w:t>
      </w:r>
      <w:r w:rsidR="009A6636">
        <w:t xml:space="preserve"> regenerate the analog voltage change at the input</w:t>
      </w:r>
      <w:r w:rsidR="00A24EFB">
        <w:t xml:space="preserve">. </w:t>
      </w:r>
      <w:proofErr w:type="gramStart"/>
      <w:r w:rsidR="004D3C78">
        <w:t>Otherwise</w:t>
      </w:r>
      <w:proofErr w:type="gramEnd"/>
      <w:r w:rsidR="004D3C78">
        <w:t xml:space="preserve"> the signal levels will degrade and the network size would be very limited.</w:t>
      </w:r>
    </w:p>
    <w:p w:rsidR="00C129C2" w:rsidRDefault="004D3C78" w:rsidP="004D3C78">
      <w:r>
        <w:t xml:space="preserve">If we use graphene to implement those resistors, the maximal resistance change range </w:t>
      </w:r>
      <w:proofErr w:type="gramStart"/>
      <w:r>
        <w:t>is achieved</w:t>
      </w:r>
      <w:proofErr w:type="gramEnd"/>
      <w:r>
        <w:t xml:space="preserve"> by using strong gate (high capacitance) and having a low charged-impurity concentration. Q</w:t>
      </w:r>
      <w:r w:rsidR="00C129C2">
        <w:t>uantitatively,</w:t>
      </w:r>
      <w:r>
        <w:t xml:space="preserve"> </w:t>
      </w:r>
      <w:r w:rsidR="00C129C2">
        <w:t>neglecting the contract resistance,</w:t>
      </w:r>
      <w:r>
        <w:t xml:space="preserve"> the</w:t>
      </w:r>
      <w:r w:rsidR="00C129C2">
        <w:t xml:space="preserve"> resistance of a graphene sheet as per the constant mobility model </w:t>
      </w:r>
      <w:proofErr w:type="gramStart"/>
      <w:r w:rsidR="00C129C2">
        <w:t>is given</w:t>
      </w:r>
      <w:proofErr w:type="gramEnd"/>
      <w:r w:rsidR="00C129C2">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129C2" w:rsidTr="004C34A8">
        <w:tc>
          <w:tcPr>
            <w:tcW w:w="544" w:type="pct"/>
            <w:vAlign w:val="center"/>
          </w:tcPr>
          <w:p w:rsidR="00C129C2" w:rsidRDefault="00C129C2" w:rsidP="004C34A8">
            <w:pPr>
              <w:ind w:firstLine="0"/>
              <w:jc w:val="center"/>
              <w:rPr>
                <w:rFonts w:eastAsiaTheme="minorEastAsia"/>
              </w:rPr>
            </w:pPr>
          </w:p>
        </w:tc>
        <w:tc>
          <w:tcPr>
            <w:tcW w:w="3856" w:type="pct"/>
            <w:vAlign w:val="center"/>
          </w:tcPr>
          <w:p w:rsidR="00C129C2" w:rsidRDefault="00C129C2" w:rsidP="004C34A8">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C129C2" w:rsidRDefault="00C129C2"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1</w:t>
              </w:r>
            </w:fldSimple>
            <w:r>
              <w:t>)</w:t>
            </w:r>
          </w:p>
        </w:tc>
      </w:tr>
    </w:tbl>
    <w:p w:rsidR="00C129C2" w:rsidRDefault="00C129C2" w:rsidP="00570BCA">
      <w:r>
        <w:t xml:space="preserve"> </w:t>
      </w:r>
      <w:r w:rsidR="004C34A8">
        <w:t xml:space="preserve">The rate of change per </w:t>
      </w:r>
      <w:proofErr w:type="gramStart"/>
      <w:r w:rsidR="004C34A8">
        <w:t>units</w:t>
      </w:r>
      <w:proofErr w:type="gramEnd"/>
      <w:r w:rsidR="004C34A8">
        <w:t xml:space="preserve">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C34A8" w:rsidTr="004C34A8">
        <w:tc>
          <w:tcPr>
            <w:tcW w:w="544" w:type="pct"/>
            <w:vAlign w:val="center"/>
          </w:tcPr>
          <w:p w:rsidR="004C34A8" w:rsidRDefault="004C34A8" w:rsidP="004C34A8">
            <w:pPr>
              <w:ind w:firstLine="0"/>
              <w:jc w:val="center"/>
              <w:rPr>
                <w:rFonts w:eastAsiaTheme="minorEastAsia"/>
              </w:rPr>
            </w:pPr>
          </w:p>
        </w:tc>
        <w:tc>
          <w:tcPr>
            <w:tcW w:w="3856" w:type="pct"/>
            <w:vAlign w:val="center"/>
          </w:tcPr>
          <w:p w:rsidR="004C34A8" w:rsidRDefault="00E020D5" w:rsidP="004C34A8">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C34A8" w:rsidRDefault="004C34A8"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2</w:t>
              </w:r>
            </w:fldSimple>
            <w:r>
              <w:t>)</w:t>
            </w:r>
          </w:p>
        </w:tc>
      </w:tr>
    </w:tbl>
    <w:p w:rsidR="004C34A8" w:rsidRDefault="00E471CE" w:rsidP="00570BCA">
      <w:r>
        <w:t xml:space="preserve">Where we denote the gate voltage that would yield a charge density equal to the charged-impurity </w:t>
      </w:r>
      <w:proofErr w:type="gramStart"/>
      <w:r>
        <w:t xml:space="preserve">concentration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xml:space="preserve">. This function peaks </w:t>
      </w:r>
      <w:proofErr w:type="gramStart"/>
      <w:r w:rsidR="003B7113">
        <w:t xml:space="preserve">at </w:t>
      </w:r>
      <w:proofErr w:type="gramEnd"/>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and the maximum rate of c</w:t>
      </w:r>
      <w:r w:rsidR="00434042">
        <w:t>hange of resistance is given as</w:t>
      </w:r>
      <w:r w:rsidR="00C84DA5">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65289" w:rsidTr="00F776D9">
        <w:tc>
          <w:tcPr>
            <w:tcW w:w="544" w:type="pct"/>
            <w:vAlign w:val="center"/>
          </w:tcPr>
          <w:p w:rsidR="00F65289" w:rsidRDefault="00F65289" w:rsidP="00F776D9">
            <w:pPr>
              <w:ind w:firstLine="0"/>
              <w:jc w:val="center"/>
              <w:rPr>
                <w:rFonts w:eastAsiaTheme="minorEastAsia"/>
              </w:rPr>
            </w:pPr>
          </w:p>
        </w:tc>
        <w:tc>
          <w:tcPr>
            <w:tcW w:w="3856" w:type="pct"/>
            <w:vAlign w:val="center"/>
          </w:tcPr>
          <w:p w:rsidR="00F65289" w:rsidRDefault="00E020D5" w:rsidP="00F776D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F65289" w:rsidRDefault="00F65289" w:rsidP="00F776D9">
            <w:pPr>
              <w:ind w:firstLine="0"/>
              <w:jc w:val="right"/>
              <w:rPr>
                <w:rFonts w:eastAsiaTheme="minorEastAsia"/>
              </w:rPr>
            </w:pPr>
            <w:r>
              <w:t>(</w:t>
            </w:r>
            <w:fldSimple w:instr=" STYLEREF 1 \s ">
              <w:r>
                <w:rPr>
                  <w:noProof/>
                  <w:cs/>
                </w:rPr>
                <w:t>‎</w:t>
              </w:r>
              <w:r>
                <w:rPr>
                  <w:noProof/>
                </w:rPr>
                <w:t>3</w:t>
              </w:r>
            </w:fldSimple>
            <w:r>
              <w:t>.</w:t>
            </w:r>
            <w:fldSimple w:instr=" SEQ Equation \* ARABIC \s 1 ">
              <w:r>
                <w:rPr>
                  <w:noProof/>
                </w:rPr>
                <w:t>3</w:t>
              </w:r>
            </w:fldSimple>
            <w:r>
              <w:t>)</w:t>
            </w:r>
          </w:p>
        </w:tc>
      </w:tr>
    </w:tbl>
    <w:p w:rsidR="00F65289" w:rsidRDefault="00D10442" w:rsidP="00570BCA">
      <w:proofErr w:type="gramStart"/>
      <w:r>
        <w:t xml:space="preserve">Where </w:t>
      </w:r>
      <w:proofErr w:type="gramEnd"/>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w:t>
      </w:r>
      <w:r w:rsidR="00BF667D">
        <w:t xml:space="preserv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rsidR="00BF667D">
        <w:t xml:space="preserve"> and </w:t>
      </w:r>
      <w:proofErr w:type="gramStart"/>
      <w:r w:rsidR="00BF667D">
        <w:t xml:space="preserve">smaller </w:t>
      </w:r>
      <w:proofErr w:type="gramEnd"/>
      <m:oMath>
        <m:r>
          <w:rPr>
            <w:rFonts w:ascii="Cambria Math" w:hAnsi="Cambria Math"/>
          </w:rPr>
          <m:t>d</m:t>
        </m:r>
      </m:oMath>
      <w:r w:rsidR="00BF667D">
        <w:t>) and the lower the charged-impurity concentration the more resistance change can be achieved by the gate.</w:t>
      </w:r>
      <w:r>
        <w:t xml:space="preserve"> </w:t>
      </w:r>
    </w:p>
    <w:p w:rsidR="00570BCA" w:rsidRDefault="00BF667D" w:rsidP="00570BCA">
      <w:r>
        <w:t xml:space="preserve">Another intuitive </w:t>
      </w:r>
      <w:r w:rsidR="004D3C78">
        <w:t xml:space="preserve">explanation is through the impact of charged-impurity concentration on the resistance change range. The higher </w:t>
      </w:r>
      <w:proofErr w:type="gramStart"/>
      <w:r w:rsidR="004D3C78">
        <w:t>the charged-impurity concentration the lower high-to-low resistance change range can be achieved by a given gate</w:t>
      </w:r>
      <w:proofErr w:type="gramEnd"/>
      <w:r w:rsidR="004D3C78">
        <w:t xml:space="preserve">. </w:t>
      </w:r>
      <w:r w:rsidR="00942FF4">
        <w:t xml:space="preserve">If the high-to-low ratio is </w:t>
      </w:r>
      <w:proofErr w:type="gramStart"/>
      <w:r w:rsidR="00942FF4">
        <w:t>small</w:t>
      </w:r>
      <w:proofErr w:type="gramEnd"/>
      <w:r w:rsidR="00942FF4">
        <w:t xml:space="preserve"> enough the output voltage swing would be low and might not be enough to regenerate a s</w:t>
      </w:r>
      <w:r w:rsidR="004D3C78">
        <w:t>mall input change at the input.</w:t>
      </w:r>
    </w:p>
    <w:p w:rsidR="004D3C78" w:rsidRDefault="004D3C78" w:rsidP="00570BCA">
      <w:r>
        <w:t>This discussion elucidates the importance of low charged-impurity concentration</w:t>
      </w:r>
      <w:r w:rsidR="00CE7D57">
        <w:t xml:space="preserve"> and strong gates for successful implementation of graphene all-resistance CNNs.</w:t>
      </w:r>
    </w:p>
    <w:p w:rsidR="00632C08" w:rsidRDefault="00632C08" w:rsidP="001C7C42">
      <w:pPr>
        <w:pStyle w:val="Heading2"/>
      </w:pPr>
      <w:r>
        <w:t>Graphene Neurons and Synapses</w:t>
      </w:r>
    </w:p>
    <w:p w:rsidR="00DE2540" w:rsidRDefault="00DE2540" w:rsidP="00DE2540">
      <w:r>
        <w:t xml:space="preserve">Graphene neurons can be implemented dual-gated graphene ribbons with equal length gates, while the synapses </w:t>
      </w:r>
      <w:proofErr w:type="gramStart"/>
      <w:r>
        <w:t>can be implemented</w:t>
      </w:r>
      <w:proofErr w:type="gramEnd"/>
      <w:r>
        <w:t xml:space="preserve"> by </w:t>
      </w:r>
      <w:r w:rsidR="0043469A">
        <w:t xml:space="preserve">using binary-scaled gates. This </w:t>
      </w:r>
      <w:proofErr w:type="gramStart"/>
      <w:r w:rsidR="0043469A">
        <w:t>can be explained</w:t>
      </w:r>
      <w:proofErr w:type="gramEnd"/>
      <w:r w:rsidR="0043469A">
        <w:t xml:space="preserve"> by deriving the resistance of a graphene ribbon using the constant mobility model for a ribbon with multiple top gates and a single common back gate, similar to the one shown in</w:t>
      </w:r>
      <w:r w:rsidR="008121D1">
        <w:t xml:space="preserve"> </w:t>
      </w:r>
      <w:r w:rsidR="008121D1">
        <w:fldChar w:fldCharType="begin"/>
      </w:r>
      <w:r w:rsidR="008121D1">
        <w:instrText xml:space="preserve"> REF _Ref490166588 \h </w:instrText>
      </w:r>
      <w:r w:rsidR="008121D1">
        <w:fldChar w:fldCharType="separate"/>
      </w:r>
      <w:r w:rsidR="008121D1">
        <w:t xml:space="preserve">Figure </w:t>
      </w:r>
      <w:r w:rsidR="008121D1">
        <w:rPr>
          <w:noProof/>
          <w:cs/>
        </w:rPr>
        <w:t>‎</w:t>
      </w:r>
      <w:r w:rsidR="008121D1">
        <w:rPr>
          <w:noProof/>
        </w:rPr>
        <w:t>3</w:t>
      </w:r>
      <w:r w:rsidR="008121D1">
        <w:t>.</w:t>
      </w:r>
      <w:r w:rsidR="008121D1">
        <w:rPr>
          <w:noProof/>
        </w:rPr>
        <w:t>3</w:t>
      </w:r>
      <w:r w:rsidR="008121D1">
        <w:fldChar w:fldCharType="end"/>
      </w:r>
      <w:r w:rsidR="0043469A">
        <w:t>.</w:t>
      </w:r>
    </w:p>
    <w:p w:rsidR="00C4301D" w:rsidRDefault="00C4301D" w:rsidP="00C4301D">
      <w:pPr>
        <w:keepNext/>
        <w:ind w:firstLine="0"/>
        <w:jc w:val="center"/>
      </w:pPr>
      <w:r>
        <w:rPr>
          <w:noProof/>
        </w:rPr>
        <w:lastRenderedPageBreak/>
        <w:drawing>
          <wp:inline distT="0" distB="0" distL="0" distR="0">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3469A" w:rsidRDefault="00C4301D" w:rsidP="006C6A60">
      <w:pPr>
        <w:pStyle w:val="Caption"/>
      </w:pPr>
      <w:bookmarkStart w:id="10" w:name="_Ref490166588"/>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3</w:t>
        </w:r>
      </w:fldSimple>
      <w:bookmarkEnd w:id="10"/>
      <w:r>
        <w:t xml:space="preserve"> Cross-section of an n-gate graphene device. There are n top</w:t>
      </w:r>
      <w:r w:rsidR="00E63B69">
        <w:t xml:space="preserve"> </w:t>
      </w:r>
      <w:r>
        <w:t>gates and one common back gate.</w:t>
      </w:r>
    </w:p>
    <w:p w:rsidR="00E63B69" w:rsidRDefault="00E63B69" w:rsidP="00E63B69">
      <w:r>
        <w:t xml:space="preserve">The resistance of such a structure, neglecting the contact resistanc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63B69" w:rsidTr="00E63B69">
        <w:tc>
          <w:tcPr>
            <w:tcW w:w="544" w:type="pct"/>
            <w:vAlign w:val="center"/>
          </w:tcPr>
          <w:p w:rsidR="00E63B69" w:rsidRDefault="00E63B69" w:rsidP="00E63B69">
            <w:pPr>
              <w:ind w:firstLine="0"/>
              <w:jc w:val="center"/>
              <w:rPr>
                <w:rFonts w:eastAsiaTheme="minorEastAsia"/>
              </w:rPr>
            </w:pPr>
          </w:p>
        </w:tc>
        <w:tc>
          <w:tcPr>
            <w:tcW w:w="3856" w:type="pct"/>
            <w:vAlign w:val="center"/>
          </w:tcPr>
          <w:p w:rsidR="00E63B69" w:rsidRPr="00961EFB" w:rsidRDefault="00961EFB" w:rsidP="00E63B6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961EFB" w:rsidRPr="00961EFB" w:rsidRDefault="00961EFB" w:rsidP="00E63B69">
            <w:pPr>
              <w:rPr>
                <w:rFonts w:eastAsiaTheme="minorEastAsia"/>
              </w:rPr>
            </w:pPr>
          </w:p>
        </w:tc>
        <w:tc>
          <w:tcPr>
            <w:tcW w:w="600" w:type="pct"/>
            <w:vAlign w:val="center"/>
          </w:tcPr>
          <w:p w:rsidR="00E63B69" w:rsidRDefault="00E63B69" w:rsidP="00E63B69">
            <w:pPr>
              <w:ind w:firstLine="0"/>
              <w:jc w:val="right"/>
              <w:rPr>
                <w:rFonts w:eastAsiaTheme="minorEastAsia"/>
              </w:rPr>
            </w:pPr>
            <w:bookmarkStart w:id="11" w:name="_Ref490169636"/>
            <w:r>
              <w:t>(</w:t>
            </w:r>
            <w:fldSimple w:instr=" STYLEREF 1 \s ">
              <w:r>
                <w:rPr>
                  <w:noProof/>
                  <w:cs/>
                </w:rPr>
                <w:t>‎</w:t>
              </w:r>
              <w:r>
                <w:rPr>
                  <w:noProof/>
                </w:rPr>
                <w:t>3</w:t>
              </w:r>
            </w:fldSimple>
            <w:r>
              <w:t>.</w:t>
            </w:r>
            <w:fldSimple w:instr=" SEQ Equation \* ARABIC \s 1 ">
              <w:r>
                <w:rPr>
                  <w:noProof/>
                </w:rPr>
                <w:t>4</w:t>
              </w:r>
            </w:fldSimple>
            <w:r>
              <w:t>)</w:t>
            </w:r>
            <w:bookmarkEnd w:id="11"/>
          </w:p>
        </w:tc>
      </w:tr>
    </w:tbl>
    <w:p w:rsidR="003E56F7" w:rsidRDefault="003E56F7" w:rsidP="0067195B">
      <w:proofErr w:type="gramStart"/>
      <w:r>
        <w:t xml:space="preserve">Where </w:t>
      </w:r>
      <m:oMath>
        <m:r>
          <w:rPr>
            <w:rFonts w:ascii="Cambria Math" w:hAnsi="Cambria Math"/>
          </w:rPr>
          <m:t>W</m:t>
        </m:r>
      </m:oMath>
      <w:r w:rsidR="005B6D00">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w:proofErr w:type="spellStart"/>
      <w:r w:rsidR="0047293C">
        <w:t>i-</w:t>
      </w:r>
      <w:r>
        <w:t>th</w:t>
      </w:r>
      <w:proofErr w:type="spellEnd"/>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w:t>
      </w:r>
      <w:proofErr w:type="spellStart"/>
      <w:r>
        <w:t>tage</w:t>
      </w:r>
      <w:proofErr w:type="spellEnd"/>
      <w:r>
        <w:t xml:space="preserve"> of the </w:t>
      </w:r>
      <w:proofErr w:type="spellStart"/>
      <w:r>
        <w:t>i-th</w:t>
      </w:r>
      <w:proofErr w:type="spellEnd"/>
      <w:r>
        <w:t xml:space="preserve">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w:t>
      </w:r>
      <w:r w:rsidR="0067195B">
        <w:t>charge carrier to tunnel from the ungat</w:t>
      </w:r>
      <w:r w:rsidR="001E103B">
        <w:t>e</w:t>
      </w:r>
      <w:r w:rsidR="0067195B">
        <w:t xml:space="preserve">d section to the </w:t>
      </w:r>
      <w:proofErr w:type="spellStart"/>
      <w:r w:rsidR="0067195B">
        <w:t>i-th</w:t>
      </w:r>
      <w:proofErr w:type="spellEnd"/>
      <w:r w:rsidR="0067195B">
        <w:t xml:space="preserve"> gate and back out if the gating causes alternate doping types in the channel.</w:t>
      </w:r>
      <w:proofErr w:type="gramEnd"/>
      <w:r w:rsidR="00FD2936">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00FD2936">
        <w:t xml:space="preserve"> can be neglected relative to the sheet resistance due to Klein-tunneling at the interfaces</w:t>
      </w:r>
      <w:r w:rsidR="007A244A">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rsidR="007A244A">
        <w:fldChar w:fldCharType="separate"/>
      </w:r>
      <w:r w:rsidR="00DC6B43" w:rsidRPr="00DC6B43">
        <w:rPr>
          <w:noProof/>
        </w:rPr>
        <w:t>[55], [56]</w:t>
      </w:r>
      <w:r w:rsidR="007A244A">
        <w:fldChar w:fldCharType="end"/>
      </w:r>
      <w:r w:rsidR="00FD2936">
        <w:t>.</w:t>
      </w:r>
      <w:r w:rsidR="007A244A">
        <w:t xml:space="preserve"> The ability to have alternating dopant type across the channel without rectification is a direct result of Klein-tunneling in graphene, even for non-ballistic transport devices</w:t>
      </w:r>
      <w:r w:rsidR="00872096">
        <w:fldChar w:fldCharType="begin" w:fldLock="1"/>
      </w:r>
      <w:r w:rsidR="00DC6B43">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rsidR="00872096">
        <w:fldChar w:fldCharType="separate"/>
      </w:r>
      <w:r w:rsidR="00DC6B43" w:rsidRPr="00DC6B43">
        <w:rPr>
          <w:noProof/>
        </w:rPr>
        <w:t>[49], [58], [203]</w:t>
      </w:r>
      <w:r w:rsidR="00872096">
        <w:fldChar w:fldCharType="end"/>
      </w:r>
      <w:r w:rsidR="007A244A">
        <w:t>.</w:t>
      </w:r>
      <w:r w:rsidR="00152E3D">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152E3D">
        <w:t xml:space="preserve"> for each gate is due to the possibility of process gradients across the device, the presence of charge puddles and charge inhomogeneity, and because metal gates can alter the phonon scattering modes</w:t>
      </w:r>
      <w:r w:rsidR="00152E3D">
        <w:fldChar w:fldCharType="begin" w:fldLock="1"/>
      </w:r>
      <w:r w:rsidR="00DC6B43">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rsidR="00152E3D">
        <w:fldChar w:fldCharType="separate"/>
      </w:r>
      <w:r w:rsidR="00DC6B43" w:rsidRPr="00DC6B43">
        <w:rPr>
          <w:noProof/>
        </w:rPr>
        <w:t>[41], [80]</w:t>
      </w:r>
      <w:r w:rsidR="00152E3D">
        <w:fldChar w:fldCharType="end"/>
      </w:r>
      <w:r w:rsidR="00152E3D">
        <w:t xml:space="preserve">. </w:t>
      </w:r>
    </w:p>
    <w:p w:rsidR="00152E3D" w:rsidRDefault="00152E3D" w:rsidP="0067195B">
      <w:r>
        <w:t>In case of neurons, the gate lengths are equal</w:t>
      </w:r>
      <w:r w:rsidR="00AD130C">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rsidR="00AD130C">
        <w:t>)</w:t>
      </w:r>
      <w:r w:rsidR="00B340B4">
        <w:t xml:space="preserve">, making the contribution of the gates </w:t>
      </w:r>
      <w:r w:rsidR="00AD130C">
        <w:t xml:space="preserve">in the resistance change equal, while for synapses, they are binary scaled. For binary </w:t>
      </w:r>
      <w:r w:rsidR="00AD130C">
        <w:lastRenderedPageBreak/>
        <w:t xml:space="preserve">scaled gates, we </w:t>
      </w:r>
      <w:proofErr w:type="gramStart"/>
      <w:r w:rsidR="00AD130C">
        <w:t xml:space="preserve">have </w:t>
      </w:r>
      <w:proofErr w:type="gramEnd"/>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rsidR="00F00E34">
        <w:t>, mak</w:t>
      </w:r>
      <w:proofErr w:type="spellStart"/>
      <w:r w:rsidR="00F00E34">
        <w:t>ing</w:t>
      </w:r>
      <w:proofErr w:type="spellEnd"/>
      <w:r w:rsidR="00F00E34">
        <w:t xml:space="preserve"> the device act as a st</w:t>
      </w:r>
      <w:r w:rsidR="00110E3D">
        <w:t xml:space="preserve">ring of binary-scaled resistors. </w:t>
      </w:r>
      <w:r w:rsidR="006A1126">
        <w:t xml:space="preserve">Accordingly, if the </w:t>
      </w:r>
      <w:proofErr w:type="gramStart"/>
      <w:r w:rsidR="006A1126">
        <w:t>binary scaled</w:t>
      </w:r>
      <w:proofErr w:type="gramEnd"/>
      <w:r w:rsidR="006A1126">
        <w:t xml:space="preserve"> gates are connected to the corresponding bits of a digital control word, they will act as a digital to resistance converter. This </w:t>
      </w:r>
      <w:proofErr w:type="gramStart"/>
      <w:r w:rsidR="006A1126">
        <w:t>can be quantified</w:t>
      </w:r>
      <w:proofErr w:type="gramEnd"/>
      <w:r w:rsidR="006A1126">
        <w:t xml:space="preserve">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rsidR="006A1126">
        <w:t xml:space="preserve"> for all gates, allowing us to rewrite Equation </w:t>
      </w:r>
      <w:r w:rsidR="006A1126">
        <w:fldChar w:fldCharType="begin"/>
      </w:r>
      <w:r w:rsidR="006A1126">
        <w:instrText xml:space="preserve"> REF _Ref490169636 \h </w:instrText>
      </w:r>
      <w:r w:rsidR="006A1126">
        <w:fldChar w:fldCharType="separate"/>
      </w:r>
      <w:r w:rsidR="006A1126">
        <w:t>(</w:t>
      </w:r>
      <w:r w:rsidR="006A1126">
        <w:rPr>
          <w:noProof/>
          <w:cs/>
        </w:rPr>
        <w:t>‎</w:t>
      </w:r>
      <w:r w:rsidR="006A1126">
        <w:rPr>
          <w:noProof/>
        </w:rPr>
        <w:t>3</w:t>
      </w:r>
      <w:r w:rsidR="006A1126">
        <w:t>.</w:t>
      </w:r>
      <w:r w:rsidR="006A1126">
        <w:rPr>
          <w:noProof/>
        </w:rPr>
        <w:t>4</w:t>
      </w:r>
      <w:r w:rsidR="006A1126">
        <w:t>)</w:t>
      </w:r>
      <w:r w:rsidR="006A1126">
        <w:fldChar w:fldCharType="end"/>
      </w:r>
      <w:r w:rsidR="006A1126">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23D7" w:rsidTr="00984FB2">
        <w:tc>
          <w:tcPr>
            <w:tcW w:w="544" w:type="pct"/>
            <w:vAlign w:val="center"/>
          </w:tcPr>
          <w:p w:rsidR="002B23D7" w:rsidRDefault="002B23D7" w:rsidP="00984FB2">
            <w:pPr>
              <w:ind w:firstLine="0"/>
              <w:jc w:val="center"/>
              <w:rPr>
                <w:rFonts w:eastAsiaTheme="minorEastAsia"/>
              </w:rPr>
            </w:pPr>
          </w:p>
        </w:tc>
        <w:tc>
          <w:tcPr>
            <w:tcW w:w="3856" w:type="pct"/>
            <w:vAlign w:val="center"/>
          </w:tcPr>
          <w:p w:rsidR="002B23D7" w:rsidRPr="00961EFB" w:rsidRDefault="002B23D7" w:rsidP="00984FB2">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2B23D7" w:rsidRPr="00961EFB" w:rsidRDefault="002B23D7" w:rsidP="00984FB2">
            <w:pPr>
              <w:rPr>
                <w:rFonts w:eastAsiaTheme="minorEastAsia"/>
              </w:rPr>
            </w:pPr>
          </w:p>
        </w:tc>
        <w:tc>
          <w:tcPr>
            <w:tcW w:w="600" w:type="pct"/>
            <w:vAlign w:val="center"/>
          </w:tcPr>
          <w:p w:rsidR="002B23D7" w:rsidRDefault="002B23D7" w:rsidP="00984FB2">
            <w:pPr>
              <w:ind w:firstLine="0"/>
              <w:jc w:val="right"/>
              <w:rPr>
                <w:rFonts w:eastAsiaTheme="minorEastAsia"/>
              </w:rPr>
            </w:pPr>
            <w:r>
              <w:t>(</w:t>
            </w:r>
            <w:fldSimple w:instr=" STYLEREF 1 \s ">
              <w:r w:rsidR="001176AE">
                <w:rPr>
                  <w:noProof/>
                  <w:cs/>
                </w:rPr>
                <w:t>‎</w:t>
              </w:r>
              <w:r w:rsidR="001176AE">
                <w:rPr>
                  <w:noProof/>
                </w:rPr>
                <w:t>3</w:t>
              </w:r>
            </w:fldSimple>
            <w:r>
              <w:t>.</w:t>
            </w:r>
            <w:fldSimple w:instr=" SEQ Equation \* ARABIC \s 1 ">
              <w:r w:rsidR="001176AE">
                <w:rPr>
                  <w:noProof/>
                </w:rPr>
                <w:t>5</w:t>
              </w:r>
            </w:fldSimple>
            <w:r>
              <w:t>)</w:t>
            </w:r>
          </w:p>
        </w:tc>
      </w:tr>
    </w:tbl>
    <w:p w:rsidR="00E63B69" w:rsidRDefault="002B23D7" w:rsidP="00E63B69">
      <w:r>
        <w:t xml:space="preserve">If a digital signal having the </w:t>
      </w:r>
      <w:proofErr w:type="gramStart"/>
      <w:r>
        <w:t xml:space="preserve">values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rsidR="00E036A6">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E036A6">
        <w:t>,</w:t>
      </w:r>
      <w:r>
        <w:t xml:space="preserve"> is applied on the top gates, the resistance </w:t>
      </w:r>
      <w:r w:rsidR="006C4ACC">
        <w:t>change term (</w:t>
      </w:r>
      <m:oMath>
        <m:r>
          <m:rPr>
            <m:sty m:val="p"/>
          </m:rPr>
          <w:rPr>
            <w:rFonts w:ascii="Cambria Math" w:hAnsi="Cambria Math"/>
          </w:rPr>
          <m:t>Δ</m:t>
        </m:r>
        <m:r>
          <w:rPr>
            <w:rFonts w:ascii="Cambria Math" w:hAnsi="Cambria Math"/>
          </w:rPr>
          <m:t>R</m:t>
        </m:r>
      </m:oMath>
      <w:r w:rsidR="006C4ACC">
        <w:t xml:space="preserve">) </w:t>
      </w:r>
      <w:r>
        <w:t>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984FB2" w:rsidTr="00E036A6">
        <w:tc>
          <w:tcPr>
            <w:tcW w:w="146" w:type="pct"/>
            <w:vAlign w:val="center"/>
          </w:tcPr>
          <w:p w:rsidR="00984FB2" w:rsidRDefault="00984FB2" w:rsidP="00984FB2">
            <w:pPr>
              <w:ind w:firstLine="0"/>
              <w:jc w:val="center"/>
              <w:rPr>
                <w:rFonts w:eastAsiaTheme="minorEastAsia"/>
              </w:rPr>
            </w:pPr>
          </w:p>
        </w:tc>
        <w:tc>
          <w:tcPr>
            <w:tcW w:w="4518" w:type="pct"/>
            <w:vAlign w:val="center"/>
          </w:tcPr>
          <w:p w:rsidR="00984FB2" w:rsidRPr="00961EFB" w:rsidRDefault="006C4ACC" w:rsidP="00984FB2">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984FB2" w:rsidRPr="00961EFB" w:rsidRDefault="00984FB2" w:rsidP="00984FB2">
            <w:pPr>
              <w:rPr>
                <w:rFonts w:eastAsiaTheme="minorEastAsia"/>
              </w:rPr>
            </w:pPr>
          </w:p>
        </w:tc>
        <w:tc>
          <w:tcPr>
            <w:tcW w:w="335" w:type="pct"/>
            <w:vAlign w:val="center"/>
          </w:tcPr>
          <w:p w:rsidR="00984FB2" w:rsidRDefault="00984FB2" w:rsidP="00984FB2">
            <w:pPr>
              <w:ind w:firstLine="0"/>
              <w:jc w:val="right"/>
              <w:rPr>
                <w:rFonts w:eastAsiaTheme="minorEastAsia"/>
              </w:rPr>
            </w:pPr>
            <w:bookmarkStart w:id="12" w:name="_Ref490170690"/>
            <w:r>
              <w:t>(</w:t>
            </w:r>
            <w:fldSimple w:instr=" STYLEREF 1 \s ">
              <w:r w:rsidR="001176AE">
                <w:rPr>
                  <w:noProof/>
                  <w:cs/>
                </w:rPr>
                <w:t>‎</w:t>
              </w:r>
              <w:r w:rsidR="001176AE">
                <w:rPr>
                  <w:noProof/>
                </w:rPr>
                <w:t>3</w:t>
              </w:r>
            </w:fldSimple>
            <w:r>
              <w:t>.</w:t>
            </w:r>
            <w:fldSimple w:instr=" SEQ Equation \* ARABIC \s 1 ">
              <w:r w:rsidR="001176AE">
                <w:rPr>
                  <w:noProof/>
                </w:rPr>
                <w:t>6</w:t>
              </w:r>
            </w:fldSimple>
            <w:r>
              <w:t>)</w:t>
            </w:r>
            <w:bookmarkEnd w:id="12"/>
          </w:p>
        </w:tc>
      </w:tr>
    </w:tbl>
    <w:p w:rsidR="002B23D7" w:rsidRDefault="005D58C4" w:rsidP="00E63B69">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w:t>
      </w:r>
      <w:r w:rsidR="00D31BDA">
        <w:t>, which is what we need for each resistor in the synapses.</w:t>
      </w:r>
    </w:p>
    <w:p w:rsidR="006544EA" w:rsidRDefault="0006193A" w:rsidP="006544EA">
      <w:r>
        <w:t xml:space="preserve">Interestingly, this architecture allows </w:t>
      </w:r>
      <w:proofErr w:type="gramStart"/>
      <w:r>
        <w:t xml:space="preserve">for both positive and negative resistance change with the applied code word (voltage), depending on the relation between the </w:t>
      </w:r>
      <w:r w:rsidR="00B9352D">
        <w:t>back-gate</w:t>
      </w:r>
      <w:r>
        <w:t xml:space="preserve"> voltage and the Dirac point</w:t>
      </w:r>
      <w:proofErr w:type="gramEnd"/>
      <w:r w:rsidR="001779BB">
        <w:t>.</w:t>
      </w:r>
      <w:r w:rsidR="00AC3291">
        <w:t xml:space="preserve"> This is illustrated using </w:t>
      </w:r>
      <w:r w:rsidR="00AC3291">
        <w:fldChar w:fldCharType="begin"/>
      </w:r>
      <w:r w:rsidR="00AC3291">
        <w:instrText xml:space="preserve"> REF _Ref490172228 \h </w:instrText>
      </w:r>
      <w:r w:rsidR="00AC3291">
        <w:fldChar w:fldCharType="separate"/>
      </w:r>
      <w:r w:rsidR="00AC3291">
        <w:t xml:space="preserve">Figure </w:t>
      </w:r>
      <w:r w:rsidR="00AC3291">
        <w:rPr>
          <w:noProof/>
          <w:cs/>
        </w:rPr>
        <w:t>‎</w:t>
      </w:r>
      <w:r w:rsidR="00AC3291">
        <w:rPr>
          <w:noProof/>
        </w:rPr>
        <w:t>3</w:t>
      </w:r>
      <w:r w:rsidR="00AC3291">
        <w:t>.</w:t>
      </w:r>
      <w:r w:rsidR="00AC3291">
        <w:rPr>
          <w:noProof/>
        </w:rPr>
        <w:t>4</w:t>
      </w:r>
      <w:r w:rsidR="00AC3291">
        <w:fldChar w:fldCharType="end"/>
      </w:r>
      <w:r w:rsidR="005C16F4">
        <w:t xml:space="preserve">. </w:t>
      </w:r>
      <w:r w:rsidR="005C16F4">
        <w:fldChar w:fldCharType="begin"/>
      </w:r>
      <w:r w:rsidR="005C16F4">
        <w:instrText xml:space="preserve"> REF _Ref490172228 \h </w:instrText>
      </w:r>
      <w:r w:rsidR="005C16F4">
        <w:fldChar w:fldCharType="separate"/>
      </w:r>
      <w:r w:rsidR="005C16F4">
        <w:t xml:space="preserve">Figure </w:t>
      </w:r>
      <w:r w:rsidR="005C16F4">
        <w:rPr>
          <w:noProof/>
          <w:cs/>
        </w:rPr>
        <w:t>‎</w:t>
      </w:r>
      <w:proofErr w:type="gramStart"/>
      <w:r w:rsidR="005C16F4">
        <w:rPr>
          <w:noProof/>
        </w:rPr>
        <w:t>3</w:t>
      </w:r>
      <w:r w:rsidR="005C16F4">
        <w:t>.</w:t>
      </w:r>
      <w:r w:rsidR="005C16F4">
        <w:rPr>
          <w:noProof/>
        </w:rPr>
        <w:t>4</w:t>
      </w:r>
      <w:proofErr w:type="gramEnd"/>
      <w:r w:rsidR="005C16F4">
        <w:fldChar w:fldCharType="end"/>
      </w:r>
      <w:r w:rsidR="005C16F4">
        <w:t>(a) shows the resistance of the ribbon when a at two top gate voltages V</w:t>
      </w:r>
      <w:r w:rsidR="005C16F4" w:rsidRPr="005C16F4">
        <w:rPr>
          <w:vertAlign w:val="subscript"/>
        </w:rPr>
        <w:t>1</w:t>
      </w:r>
      <w:r w:rsidR="005C16F4">
        <w:t xml:space="preserve"> and V</w:t>
      </w:r>
      <w:r w:rsidR="005C16F4">
        <w:rPr>
          <w:vertAlign w:val="subscript"/>
        </w:rPr>
        <w:t>0</w:t>
      </w:r>
      <w:r w:rsidR="005C16F4">
        <w:t xml:space="preserve"> where V</w:t>
      </w:r>
      <w:r w:rsidR="005C16F4" w:rsidRPr="005C16F4">
        <w:rPr>
          <w:vertAlign w:val="subscript"/>
        </w:rPr>
        <w:t>1</w:t>
      </w:r>
      <w:r w:rsidR="005C16F4">
        <w:t xml:space="preserve"> </w:t>
      </w:r>
      <w:r w:rsidR="004067F0">
        <w:t>&lt;</w:t>
      </w:r>
      <w:r w:rsidR="005C16F4">
        <w:t xml:space="preserve"> V</w:t>
      </w:r>
      <w:r w:rsidR="005C16F4">
        <w:rPr>
          <w:vertAlign w:val="subscript"/>
        </w:rPr>
        <w:t>0</w:t>
      </w:r>
      <w:r w:rsidR="005C16F4">
        <w:t>. When V</w:t>
      </w:r>
      <w:r w:rsidR="005C16F4" w:rsidRPr="005C16F4">
        <w:rPr>
          <w:vertAlign w:val="subscript"/>
        </w:rPr>
        <w:t>1</w:t>
      </w:r>
      <w:r w:rsidR="005C16F4">
        <w:t xml:space="preserve"> is applied on the top gate, the ribbon becomes more </w:t>
      </w:r>
      <w:r w:rsidR="004067F0">
        <w:t>p</w:t>
      </w:r>
      <w:r w:rsidR="005C16F4">
        <w:t>-type relative to when V</w:t>
      </w:r>
      <w:r w:rsidR="005C16F4" w:rsidRPr="005C16F4">
        <w:rPr>
          <w:vertAlign w:val="subscript"/>
        </w:rPr>
        <w:t>0</w:t>
      </w:r>
      <w:r w:rsidR="005C16F4">
        <w:t xml:space="preserve"> is applied, making the Dirac point shift </w:t>
      </w:r>
      <w:r w:rsidR="004067F0">
        <w:t>right</w:t>
      </w:r>
      <w:r w:rsidR="00FC23C6">
        <w:t xml:space="preserve"> relative to its position when V</w:t>
      </w:r>
      <w:r w:rsidR="00FC23C6" w:rsidRPr="00FC23C6">
        <w:rPr>
          <w:vertAlign w:val="subscript"/>
        </w:rPr>
        <w:t>0</w:t>
      </w:r>
      <w:r w:rsidR="00FC23C6">
        <w:t xml:space="preserve"> is applied</w:t>
      </w:r>
      <w:r w:rsidR="005C16F4">
        <w:t>.</w:t>
      </w:r>
      <w:r w:rsidR="009F2E33">
        <w:t xml:space="preserve"> The resistance change, defined as the resistance difference between the case when V</w:t>
      </w:r>
      <w:r w:rsidR="009F2E33" w:rsidRPr="009F2E33">
        <w:rPr>
          <w:vertAlign w:val="subscript"/>
        </w:rPr>
        <w:t>1</w:t>
      </w:r>
      <w:r w:rsidR="009F2E33">
        <w:t xml:space="preserve"> is applied and when V</w:t>
      </w:r>
      <w:r w:rsidR="009F2E33" w:rsidRPr="009F2E33">
        <w:rPr>
          <w:vertAlign w:val="subscript"/>
        </w:rPr>
        <w:t>0</w:t>
      </w:r>
      <w:r w:rsidR="009F2E33">
        <w:t xml:space="preserve"> is applied, is shown in </w:t>
      </w:r>
      <w:r w:rsidR="009F2E33">
        <w:fldChar w:fldCharType="begin"/>
      </w:r>
      <w:r w:rsidR="009F2E33">
        <w:instrText xml:space="preserve"> REF _Ref490172228 \h </w:instrText>
      </w:r>
      <w:r w:rsidR="009F2E33">
        <w:fldChar w:fldCharType="separate"/>
      </w:r>
      <w:r w:rsidR="009F2E33">
        <w:t xml:space="preserve">Figure </w:t>
      </w:r>
      <w:r w:rsidR="009F2E33">
        <w:rPr>
          <w:noProof/>
          <w:cs/>
        </w:rPr>
        <w:t>‎</w:t>
      </w:r>
      <w:proofErr w:type="gramStart"/>
      <w:r w:rsidR="009F2E33">
        <w:rPr>
          <w:noProof/>
        </w:rPr>
        <w:t>3</w:t>
      </w:r>
      <w:r w:rsidR="009F2E33">
        <w:t>.</w:t>
      </w:r>
      <w:r w:rsidR="009F2E33">
        <w:rPr>
          <w:noProof/>
        </w:rPr>
        <w:t>4</w:t>
      </w:r>
      <w:proofErr w:type="gramEnd"/>
      <w:r w:rsidR="009F2E33">
        <w:fldChar w:fldCharType="end"/>
      </w:r>
      <w:r w:rsidR="009F2E33">
        <w:t>(b).</w:t>
      </w:r>
      <w:r w:rsidR="00627473">
        <w:t xml:space="preserve"> </w:t>
      </w:r>
      <w:r w:rsidR="00627473">
        <w:lastRenderedPageBreak/>
        <w:t xml:space="preserve">When the back-gate voltage is such that the device is biased near the </w:t>
      </w:r>
      <w:proofErr w:type="gramStart"/>
      <w:r w:rsidR="00627473">
        <w:t>Dirac</w:t>
      </w:r>
      <w:proofErr w:type="gramEnd"/>
      <w:r w:rsidR="00627473">
        <w:t xml:space="preserve"> point when V</w:t>
      </w:r>
      <w:r w:rsidR="00627473" w:rsidRPr="00627473">
        <w:rPr>
          <w:vertAlign w:val="subscript"/>
        </w:rPr>
        <w:t>1</w:t>
      </w:r>
      <w:r w:rsidR="00627473">
        <w:t xml:space="preserve"> is applied the resistance increases when V</w:t>
      </w:r>
      <w:r w:rsidR="00627473" w:rsidRPr="00627473">
        <w:rPr>
          <w:vertAlign w:val="subscript"/>
        </w:rPr>
        <w:t>1</w:t>
      </w:r>
      <w:r w:rsidR="00627473">
        <w:t xml:space="preserve"> is applied relative to V</w:t>
      </w:r>
      <w:r w:rsidR="00627473" w:rsidRPr="00627473">
        <w:rPr>
          <w:vertAlign w:val="subscript"/>
        </w:rPr>
        <w:t>0</w:t>
      </w:r>
      <w:r w:rsidR="00627473">
        <w:t>, and vice versa.</w:t>
      </w:r>
    </w:p>
    <w:p w:rsidR="00E9306B" w:rsidRDefault="00E9306B" w:rsidP="006544EA">
      <w:r>
        <w:t xml:space="preserve">The dependence of the resistance change direction </w:t>
      </w:r>
      <w:r w:rsidR="00C81227">
        <w:t>allows</w:t>
      </w:r>
      <w:r>
        <w:t xml:space="preserve"> us also to use the graphene synapses as digital-to-resistance converters with positive or negative slope (resistance change with code word), depending on the applied back-gate voltage.</w:t>
      </w:r>
      <w:r w:rsidR="00C81227">
        <w:t xml:space="preserve"> </w:t>
      </w:r>
    </w:p>
    <w:p w:rsidR="00113144" w:rsidRDefault="00113144" w:rsidP="006544EA">
      <w:r>
        <w:t xml:space="preserve">The ability to implement PN junctions without rectification, </w:t>
      </w:r>
      <w:r w:rsidR="00DB4A23">
        <w:t>a</w:t>
      </w:r>
      <w:r>
        <w:t xml:space="preserve">nd creating both positive and negative resistance change after fabrication through an externally applied voltage </w:t>
      </w:r>
      <w:r w:rsidR="00DB4A23">
        <w:t xml:space="preserve">are unique properties </w:t>
      </w:r>
      <w:r w:rsidR="006544EA">
        <w:t>to graphene</w:t>
      </w:r>
      <w:r w:rsidR="00506C4E">
        <w:t xml:space="preserve">, which allows the device to </w:t>
      </w:r>
      <w:proofErr w:type="gramStart"/>
      <w:r w:rsidR="00506C4E">
        <w:t>be used</w:t>
      </w:r>
      <w:proofErr w:type="gramEnd"/>
      <w:r w:rsidR="00506C4E">
        <w:t xml:space="preserve"> for applications other than neuromorphic computing</w:t>
      </w:r>
      <w:r w:rsidR="006544EA">
        <w:t>.</w:t>
      </w:r>
      <w:r w:rsidR="006544EA" w:rsidRPr="006544EA">
        <w:t xml:space="preserve"> </w:t>
      </w:r>
      <w:r w:rsidR="006544EA">
        <w:t>This has various applications in other kinds of circuitries such as data converters</w:t>
      </w:r>
      <w:r w:rsidR="006544EA">
        <w:fldChar w:fldCharType="begin" w:fldLock="1"/>
      </w:r>
      <w:r w:rsidR="00DC6B43">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rsidR="006544EA">
        <w:fldChar w:fldCharType="separate"/>
      </w:r>
      <w:r w:rsidR="00DC6B43" w:rsidRPr="00DC6B43">
        <w:rPr>
          <w:noProof/>
        </w:rPr>
        <w:t>[204]</w:t>
      </w:r>
      <w:r w:rsidR="006544EA">
        <w:fldChar w:fldCharType="end"/>
      </w:r>
      <w:r w:rsidR="00506C4E">
        <w:t>.</w:t>
      </w:r>
    </w:p>
    <w:p w:rsidR="00B34BCA" w:rsidRDefault="00B34BCA" w:rsidP="00B34BCA">
      <w:pPr>
        <w:keepNext/>
        <w:ind w:firstLine="0"/>
        <w:jc w:val="center"/>
      </w:pPr>
      <w:r>
        <w:rPr>
          <w:noProof/>
        </w:rPr>
        <w:lastRenderedPageBreak/>
        <w:drawing>
          <wp:inline distT="0" distB="0" distL="0" distR="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B34BCA" w:rsidRDefault="00B34BCA" w:rsidP="006C6A60">
      <w:pPr>
        <w:pStyle w:val="Caption"/>
      </w:pPr>
      <w:bookmarkStart w:id="13" w:name="_Ref490172228"/>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4</w:t>
        </w:r>
      </w:fldSimple>
      <w:bookmarkEnd w:id="13"/>
      <w:r>
        <w:t xml:space="preserve"> (a) Resistance vs back gate voltage of a section of a graphene channel at two top gate voltages V</w:t>
      </w:r>
      <w:r w:rsidRPr="00AC3291">
        <w:rPr>
          <w:vertAlign w:val="subscript"/>
        </w:rPr>
        <w:t>1</w:t>
      </w:r>
      <w:r>
        <w:t xml:space="preserve"> and V</w:t>
      </w:r>
      <w:r w:rsidR="005C16F4">
        <w:rPr>
          <w:vertAlign w:val="subscript"/>
        </w:rPr>
        <w:t>0</w:t>
      </w:r>
      <w:r>
        <w:t>, and (b) resistance change, defined as R(V</w:t>
      </w:r>
      <w:r w:rsidR="005C16F4">
        <w:rPr>
          <w:vertAlign w:val="subscript"/>
        </w:rPr>
        <w:t>0</w:t>
      </w:r>
      <w:r>
        <w:t>)-R(V</w:t>
      </w:r>
      <w:r w:rsidR="005C16F4">
        <w:rPr>
          <w:vertAlign w:val="subscript"/>
        </w:rPr>
        <w:t>0</w:t>
      </w:r>
      <w:r>
        <w:t>), vs back gate voltage.</w:t>
      </w:r>
      <w:r w:rsidR="00AC3291">
        <w:t xml:space="preserve"> Using a back-gate voltage around V</w:t>
      </w:r>
      <w:r w:rsidR="00AC3291" w:rsidRPr="00AC3291">
        <w:rPr>
          <w:vertAlign w:val="subscript"/>
        </w:rPr>
        <w:t>1</w:t>
      </w:r>
      <w:r w:rsidR="00AC3291">
        <w:t xml:space="preserve"> would cause a positive resistance change, while using a back-gate voltage around V</w:t>
      </w:r>
      <w:r w:rsidR="005C16F4">
        <w:rPr>
          <w:vertAlign w:val="subscript"/>
        </w:rPr>
        <w:t>0</w:t>
      </w:r>
      <w:r w:rsidR="00AC3291">
        <w:t xml:space="preserve"> would cause a negative resistance change.</w:t>
      </w:r>
    </w:p>
    <w:p w:rsidR="009360DA" w:rsidRDefault="009360DA" w:rsidP="009360DA">
      <w:pPr>
        <w:pStyle w:val="Heading3"/>
      </w:pPr>
      <w:r>
        <w:t>Scaling limits of graphene all-resistance CNNs</w:t>
      </w:r>
    </w:p>
    <w:p w:rsidR="009360DA" w:rsidRPr="009360DA" w:rsidRDefault="007B557E" w:rsidP="00081ECB">
      <w:r>
        <w:t xml:space="preserve">The graphene ribbons used to implement the CNNs </w:t>
      </w:r>
      <w:proofErr w:type="gramStart"/>
      <w:r>
        <w:t>could be scaled</w:t>
      </w:r>
      <w:proofErr w:type="gramEnd"/>
      <w:r>
        <w:t xml:space="preserve"> in width until a band-gap is opened or line-edge roughness (LER)</w:t>
      </w:r>
      <w:r w:rsidR="00ED7405">
        <w:t xml:space="preserve"> scattering becomes significant,</w:t>
      </w:r>
      <w:r>
        <w:t xml:space="preserve"> increas</w:t>
      </w:r>
      <w:r w:rsidR="00ED7405">
        <w:t>ing</w:t>
      </w:r>
      <w:r>
        <w:t xml:space="preserve"> the resistance significantly. A band-gap of 10 </w:t>
      </w:r>
      <w:proofErr w:type="spellStart"/>
      <w:r>
        <w:t>meV</w:t>
      </w:r>
      <w:proofErr w:type="spellEnd"/>
      <w:r>
        <w:t xml:space="preserve"> opens in graphene when the width is about 30 nm</w:t>
      </w:r>
      <w:r w:rsidR="007530D1">
        <w:fldChar w:fldCharType="begin" w:fldLock="1"/>
      </w:r>
      <w:r w:rsidR="00DC6B43">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rsidR="007530D1">
        <w:fldChar w:fldCharType="separate"/>
      </w:r>
      <w:r w:rsidR="00DC6B43" w:rsidRPr="00DC6B43">
        <w:rPr>
          <w:noProof/>
        </w:rPr>
        <w:t>[205]</w:t>
      </w:r>
      <w:r w:rsidR="007530D1">
        <w:fldChar w:fldCharType="end"/>
      </w:r>
      <w:r>
        <w:t xml:space="preserve">, and </w:t>
      </w:r>
      <w:r>
        <w:lastRenderedPageBreak/>
        <w:t>LER-induced scattering degrades the mobility when the width is less than about 60 n</w:t>
      </w:r>
      <w:r w:rsidR="007530D1">
        <w:t>m</w:t>
      </w:r>
      <w:r w:rsidR="007530D1">
        <w:fldChar w:fldCharType="begin" w:fldLock="1"/>
      </w:r>
      <w:r w:rsidR="00DC6B43">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rsidR="007530D1">
        <w:fldChar w:fldCharType="separate"/>
      </w:r>
      <w:r w:rsidR="00DC6B43" w:rsidRPr="00DC6B43">
        <w:rPr>
          <w:noProof/>
        </w:rPr>
        <w:t>[137]</w:t>
      </w:r>
      <w:r w:rsidR="007530D1">
        <w:fldChar w:fldCharType="end"/>
      </w:r>
      <w:r>
        <w:t>. As such, we do not anticipate problems to occur down to device widths of 60 nm.</w:t>
      </w:r>
      <w:r w:rsidR="006E13D8">
        <w:t xml:space="preserve"> If we are to keep are to design the neurons with an aspect ratio of </w:t>
      </w:r>
      <w:proofErr w:type="gramStart"/>
      <w:r w:rsidR="006E13D8">
        <w:t>10, that</w:t>
      </w:r>
      <w:proofErr w:type="gramEnd"/>
      <w:r w:rsidR="006E13D8">
        <w:t xml:space="preserve"> would yield a neuron with a size of 60 nm </w:t>
      </w:r>
      <w:r w:rsidR="006E13D8">
        <w:rPr>
          <w:rFonts w:cs="Times"/>
        </w:rPr>
        <w:t>× 600 nm or 0.036µm</w:t>
      </w:r>
      <w:r w:rsidR="006E13D8" w:rsidRPr="006E13D8">
        <w:rPr>
          <w:rFonts w:cs="Times"/>
          <w:vertAlign w:val="superscript"/>
        </w:rPr>
        <w:t>2</w:t>
      </w:r>
      <w:r w:rsidR="006E13D8">
        <w:rPr>
          <w:rFonts w:cs="Times"/>
        </w:rPr>
        <w:t>. To our knowledge, the smalle</w:t>
      </w:r>
      <w:r w:rsidR="00025DB1">
        <w:rPr>
          <w:rFonts w:cs="Times"/>
        </w:rPr>
        <w:t>st</w:t>
      </w:r>
      <w:r w:rsidR="006E13D8">
        <w:rPr>
          <w:rFonts w:cs="Times"/>
        </w:rPr>
        <w:t xml:space="preserve"> CMOS implementation for a binary (2-level) synapse is 3.2 µm</w:t>
      </w:r>
      <w:r w:rsidR="006E13D8" w:rsidRPr="006E13D8">
        <w:rPr>
          <w:rFonts w:cs="Times"/>
          <w:vertAlign w:val="superscript"/>
        </w:rPr>
        <w:t>2</w:t>
      </w:r>
      <w:r w:rsidR="006E13D8">
        <w:rPr>
          <w:rFonts w:cs="Times"/>
        </w:rPr>
        <w:t>, and it implemented integrate-and-fire networks using 45 nm CMOS</w:t>
      </w:r>
      <w:r w:rsidR="00025DB1">
        <w:rPr>
          <w:rFonts w:cs="Times"/>
        </w:rPr>
        <w:fldChar w:fldCharType="begin" w:fldLock="1"/>
      </w:r>
      <w:r w:rsidR="00DC6B43">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sidR="00025DB1">
        <w:rPr>
          <w:rFonts w:cs="Times"/>
        </w:rPr>
        <w:fldChar w:fldCharType="separate"/>
      </w:r>
      <w:r w:rsidR="00DC6B43" w:rsidRPr="00DC6B43">
        <w:rPr>
          <w:rFonts w:cs="Times"/>
          <w:noProof/>
        </w:rPr>
        <w:t>[206]</w:t>
      </w:r>
      <w:r w:rsidR="00025DB1">
        <w:rPr>
          <w:rFonts w:cs="Times"/>
        </w:rPr>
        <w:fldChar w:fldCharType="end"/>
      </w:r>
      <w:r w:rsidR="006E13D8">
        <w:rPr>
          <w:rFonts w:cs="Times"/>
        </w:rPr>
        <w:t>.</w:t>
      </w:r>
      <w:r w:rsidR="00482C9F">
        <w:rPr>
          <w:rFonts w:cs="Times"/>
        </w:rPr>
        <w:t xml:space="preserve"> Other non-CMOS implementations exits, but they focus on the implementation of STDP and ONN networks</w:t>
      </w:r>
      <w:r w:rsidR="004108A0">
        <w:rPr>
          <w:rFonts w:cs="Times"/>
        </w:rPr>
        <w:fldChar w:fldCharType="begin" w:fldLock="1"/>
      </w:r>
      <w:r w:rsidR="00DC6B43">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182]\u2013[184], [186], [12], [190], [207], [208]", "plainTextFormattedCitation" : "[182]\u2013[184], [186], [12], [190], [207], [208]", "previouslyFormattedCitation" : "[182]\u2013[184], [186], [12], [190], [207], [208]" }, "properties" : { "noteIndex" : 0 }, "schema" : "https://github.com/citation-style-language/schema/raw/master/csl-citation.json" }</w:instrText>
      </w:r>
      <w:r w:rsidR="004108A0">
        <w:rPr>
          <w:rFonts w:cs="Times"/>
        </w:rPr>
        <w:fldChar w:fldCharType="separate"/>
      </w:r>
      <w:r w:rsidR="00DC6B43" w:rsidRPr="00DC6B43">
        <w:rPr>
          <w:rFonts w:cs="Times"/>
          <w:noProof/>
        </w:rPr>
        <w:t>[182]–[184], [186], [12], [190], [207], [208]</w:t>
      </w:r>
      <w:r w:rsidR="004108A0">
        <w:rPr>
          <w:rFonts w:cs="Times"/>
        </w:rPr>
        <w:fldChar w:fldCharType="end"/>
      </w:r>
      <w:r w:rsidR="004108A0">
        <w:rPr>
          <w:rFonts w:cs="Times"/>
        </w:rPr>
        <w:fldChar w:fldCharType="begin" w:fldLock="1"/>
      </w:r>
      <w:r w:rsidR="00DC6B43">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 [13], [209], [210]", "plainTextFormattedCitation" : "[8], [11], [13], [209], [210]", "previouslyFormattedCitation" : "[8], [11], [13], [209], [210]" }, "properties" : { "noteIndex" : 0 }, "schema" : "https://github.com/citation-style-language/schema/raw/master/csl-citation.json" }</w:instrText>
      </w:r>
      <w:r w:rsidR="004108A0">
        <w:rPr>
          <w:rFonts w:cs="Times"/>
        </w:rPr>
        <w:fldChar w:fldCharType="separate"/>
      </w:r>
      <w:r w:rsidR="00DC6B43" w:rsidRPr="00DC6B43">
        <w:rPr>
          <w:rFonts w:cs="Times"/>
          <w:noProof/>
        </w:rPr>
        <w:t>[8], [11], [13], [209], [210]</w:t>
      </w:r>
      <w:r w:rsidR="004108A0">
        <w:rPr>
          <w:rFonts w:cs="Times"/>
        </w:rPr>
        <w:fldChar w:fldCharType="end"/>
      </w:r>
      <w:r w:rsidR="00482C9F">
        <w:rPr>
          <w:rFonts w:cs="Times"/>
        </w:rPr>
        <w:t xml:space="preserve">. This </w:t>
      </w:r>
      <w:r w:rsidR="00081ECB">
        <w:rPr>
          <w:rFonts w:cs="Times"/>
        </w:rPr>
        <w:t>demonstrates</w:t>
      </w:r>
      <w:r w:rsidR="00482C9F">
        <w:rPr>
          <w:rFonts w:cs="Times"/>
        </w:rPr>
        <w:t xml:space="preserve"> the high scalability</w:t>
      </w:r>
      <w:r w:rsidR="00081ECB">
        <w:rPr>
          <w:rFonts w:cs="Times"/>
        </w:rPr>
        <w:t>, and footprint</w:t>
      </w:r>
      <w:r w:rsidR="00482C9F">
        <w:rPr>
          <w:rFonts w:cs="Times"/>
        </w:rPr>
        <w:t xml:space="preserve"> of the </w:t>
      </w:r>
      <w:r w:rsidR="00081ECB">
        <w:rPr>
          <w:rFonts w:cs="Times"/>
        </w:rPr>
        <w:t xml:space="preserve">proposed </w:t>
      </w:r>
      <w:r w:rsidR="00482C9F">
        <w:rPr>
          <w:rFonts w:cs="Times"/>
        </w:rPr>
        <w:t>graphene all-resistance implementation of</w:t>
      </w:r>
      <w:r w:rsidR="000E6B43">
        <w:rPr>
          <w:rFonts w:cs="Times"/>
        </w:rPr>
        <w:t xml:space="preserve"> </w:t>
      </w:r>
      <w:r w:rsidR="00482C9F">
        <w:rPr>
          <w:rFonts w:cs="Times"/>
        </w:rPr>
        <w:t>CNNs.</w:t>
      </w:r>
    </w:p>
    <w:p w:rsidR="00E46C40" w:rsidRDefault="00E46C40" w:rsidP="001C7C42">
      <w:pPr>
        <w:pStyle w:val="Heading2"/>
      </w:pPr>
      <w:r>
        <w:t>Measurement Results</w:t>
      </w:r>
    </w:p>
    <w:p w:rsidR="0071682E" w:rsidRDefault="00526882" w:rsidP="0071682E">
      <w:r>
        <w:t xml:space="preserve">We fabricated prototype </w:t>
      </w:r>
      <w:r w:rsidR="00164CF7">
        <w:t>devices for a 3-bit synapse using the flow outlined in Appendix B.</w:t>
      </w:r>
      <w:r w:rsidR="0071682E">
        <w:t xml:space="preserve"> An optical microscope and false-color image of the fabricated device is shown in </w:t>
      </w:r>
      <w:r w:rsidR="00220A80">
        <w:fldChar w:fldCharType="begin"/>
      </w:r>
      <w:r w:rsidR="00220A80">
        <w:instrText xml:space="preserve"> REF _Ref490174092 \h </w:instrText>
      </w:r>
      <w:r w:rsidR="00220A80">
        <w:fldChar w:fldCharType="separate"/>
      </w:r>
      <w:r w:rsidR="00220A80">
        <w:t xml:space="preserve">Figure </w:t>
      </w:r>
      <w:r w:rsidR="00220A80">
        <w:rPr>
          <w:noProof/>
          <w:cs/>
        </w:rPr>
        <w:t>‎</w:t>
      </w:r>
      <w:r w:rsidR="00220A80">
        <w:rPr>
          <w:noProof/>
        </w:rPr>
        <w:t>3</w:t>
      </w:r>
      <w:r w:rsidR="00220A80">
        <w:t>.</w:t>
      </w:r>
      <w:r w:rsidR="00220A80">
        <w:rPr>
          <w:noProof/>
        </w:rPr>
        <w:t>5</w:t>
      </w:r>
      <w:r w:rsidR="00220A80">
        <w:fldChar w:fldCharType="end"/>
      </w:r>
      <w:r w:rsidR="0071682E">
        <w:t xml:space="preserve">. The devices </w:t>
      </w:r>
      <w:proofErr w:type="gramStart"/>
      <w:r w:rsidR="0071682E">
        <w:t>were tested</w:t>
      </w:r>
      <w:proofErr w:type="gramEnd"/>
      <w:r w:rsidR="0071682E">
        <w:t xml:space="preserve"> </w:t>
      </w:r>
      <w:r w:rsidR="00A463D1">
        <w:t>per</w:t>
      </w:r>
      <w:r w:rsidR="0071682E">
        <w:t xml:space="preserve"> the </w:t>
      </w:r>
      <w:r w:rsidR="00667487">
        <w:t>test setup shown in Appendix C.</w:t>
      </w:r>
      <w:r w:rsidR="00A463D1">
        <w:t xml:space="preserve"> An important feature in </w:t>
      </w:r>
      <w:r w:rsidR="00A463D1">
        <w:fldChar w:fldCharType="begin"/>
      </w:r>
      <w:r w:rsidR="00A463D1">
        <w:instrText xml:space="preserve"> REF _Ref490174092 \h </w:instrText>
      </w:r>
      <w:r w:rsidR="00A463D1">
        <w:fldChar w:fldCharType="separate"/>
      </w:r>
      <w:r w:rsidR="00A463D1">
        <w:t xml:space="preserve">Figure </w:t>
      </w:r>
      <w:r w:rsidR="00A463D1">
        <w:rPr>
          <w:noProof/>
          <w:cs/>
        </w:rPr>
        <w:t>‎</w:t>
      </w:r>
      <w:r w:rsidR="00A463D1">
        <w:rPr>
          <w:noProof/>
        </w:rPr>
        <w:t>3</w:t>
      </w:r>
      <w:r w:rsidR="00A463D1">
        <w:t>.</w:t>
      </w:r>
      <w:r w:rsidR="00A463D1">
        <w:rPr>
          <w:noProof/>
        </w:rPr>
        <w:t>5</w:t>
      </w:r>
      <w:r w:rsidR="00A463D1">
        <w:fldChar w:fldCharType="end"/>
      </w:r>
      <w:r w:rsidR="00A463D1">
        <w:t xml:space="preserve"> is the use of common centroid in distributing the gates across the synapse. This reduces the impact of process gradient in modifying the strength of the gate and equalizes the strength of each gate</w:t>
      </w:r>
      <w:r w:rsidR="00983A32">
        <w:fldChar w:fldCharType="begin" w:fldLock="1"/>
      </w:r>
      <w:r w:rsidR="00DC6B43">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rsidR="00983A32">
        <w:fldChar w:fldCharType="separate"/>
      </w:r>
      <w:r w:rsidR="00DC6B43" w:rsidRPr="00DC6B43">
        <w:rPr>
          <w:noProof/>
        </w:rPr>
        <w:t>[60]</w:t>
      </w:r>
      <w:r w:rsidR="00983A32">
        <w:fldChar w:fldCharType="end"/>
      </w:r>
      <w:r w:rsidR="00A463D1">
        <w:t>. This was verified experimentally where using direct binary scaled lengths showed unequal gate strengths in modifying the resistance of the synapse</w:t>
      </w:r>
      <w:r w:rsidR="00983A32">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rsidR="00983A32">
        <w:fldChar w:fldCharType="separate"/>
      </w:r>
      <w:r w:rsidR="00DC6B43" w:rsidRPr="00DC6B43">
        <w:rPr>
          <w:noProof/>
        </w:rPr>
        <w:t>[59]</w:t>
      </w:r>
      <w:r w:rsidR="00983A32">
        <w:fldChar w:fldCharType="end"/>
      </w:r>
      <w:r w:rsidR="00A463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67487" w:rsidTr="00667487">
        <w:tc>
          <w:tcPr>
            <w:tcW w:w="4675" w:type="dxa"/>
            <w:vAlign w:val="bottom"/>
          </w:tcPr>
          <w:p w:rsidR="00667487" w:rsidRDefault="00667487" w:rsidP="00667487">
            <w:pPr>
              <w:ind w:firstLine="0"/>
              <w:jc w:val="center"/>
            </w:pPr>
            <w:r>
              <w:rPr>
                <w:noProof/>
              </w:rPr>
              <w:drawing>
                <wp:inline distT="0" distB="0" distL="0" distR="0">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667487" w:rsidRDefault="00667487" w:rsidP="00667487">
            <w:pPr>
              <w:ind w:firstLine="0"/>
              <w:jc w:val="center"/>
            </w:pPr>
            <w:r>
              <w:lastRenderedPageBreak/>
              <w:t>(a)</w:t>
            </w:r>
          </w:p>
        </w:tc>
        <w:tc>
          <w:tcPr>
            <w:tcW w:w="4675" w:type="dxa"/>
            <w:vAlign w:val="bottom"/>
          </w:tcPr>
          <w:p w:rsidR="00667487" w:rsidRDefault="00667487" w:rsidP="00667487">
            <w:pPr>
              <w:ind w:firstLine="0"/>
              <w:jc w:val="center"/>
            </w:pPr>
            <w:r>
              <w:rPr>
                <w:noProof/>
              </w:rPr>
              <w:lastRenderedPageBreak/>
              <w:drawing>
                <wp:inline distT="0" distB="0" distL="0" distR="0">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667487" w:rsidRDefault="00667487" w:rsidP="00C8201B">
            <w:pPr>
              <w:keepNext/>
              <w:ind w:firstLine="0"/>
              <w:jc w:val="center"/>
            </w:pPr>
            <w:r>
              <w:lastRenderedPageBreak/>
              <w:t>(b)</w:t>
            </w:r>
          </w:p>
        </w:tc>
      </w:tr>
    </w:tbl>
    <w:p w:rsidR="00667487" w:rsidRDefault="00C8201B" w:rsidP="006C6A60">
      <w:pPr>
        <w:pStyle w:val="Caption"/>
      </w:pPr>
      <w:bookmarkStart w:id="14" w:name="_Ref490174092"/>
      <w:r>
        <w:lastRenderedPageBreak/>
        <w:t xml:space="preserve">Figure </w:t>
      </w:r>
      <w:fldSimple w:instr=" STYLEREF 1 \s ">
        <w:r w:rsidR="00E85FD5">
          <w:rPr>
            <w:noProof/>
            <w:cs/>
          </w:rPr>
          <w:t>‎</w:t>
        </w:r>
        <w:r w:rsidR="00E85FD5">
          <w:rPr>
            <w:noProof/>
          </w:rPr>
          <w:t>3</w:t>
        </w:r>
      </w:fldSimple>
      <w:r w:rsidR="00E85FD5">
        <w:t>.</w:t>
      </w:r>
      <w:fldSimple w:instr=" SEQ Figure \* ARABIC \s 1 ">
        <w:r w:rsidR="00E85FD5">
          <w:rPr>
            <w:noProof/>
          </w:rPr>
          <w:t>5</w:t>
        </w:r>
      </w:fldSimple>
      <w:bookmarkEnd w:id="14"/>
      <w:r>
        <w:t xml:space="preserve"> (a) Optical microscope, and (b) False color SEM image of 3-bit graphene synapse. The binary-scaled gate lengths </w:t>
      </w:r>
      <w:proofErr w:type="gramStart"/>
      <w:r>
        <w:t>are distributed</w:t>
      </w:r>
      <w:proofErr w:type="gramEnd"/>
      <w:r>
        <w:t xml:space="preserve"> in a common</w:t>
      </w:r>
      <w:r w:rsidR="00A463D1">
        <w:t xml:space="preserve"> </w:t>
      </w:r>
      <w:r>
        <w:t>centroid fashion to reduce the effect of process gradient on gate strength.</w:t>
      </w:r>
      <w:r w:rsidR="004A166A">
        <w:t xml:space="preserve"> The spacing between the two contacts is </w:t>
      </w:r>
      <w:proofErr w:type="gramStart"/>
      <w:r w:rsidR="004A166A">
        <w:t>9</w:t>
      </w:r>
      <w:proofErr w:type="gramEnd"/>
      <w:r w:rsidR="004A166A">
        <w:t xml:space="preserve"> </w:t>
      </w:r>
      <w:r w:rsidR="004A166A">
        <w:rPr>
          <w:rFonts w:cs="Times"/>
        </w:rPr>
        <w:t>µ</w:t>
      </w:r>
      <w:r w:rsidR="004A166A">
        <w:t>m, and the width of the channel i</w:t>
      </w:r>
      <w:r w:rsidR="006E1644">
        <w:t xml:space="preserve">s 2.75 </w:t>
      </w:r>
      <w:r w:rsidR="006E1644">
        <w:rPr>
          <w:rFonts w:cs="Times"/>
        </w:rPr>
        <w:t>µ</w:t>
      </w:r>
      <w:r w:rsidR="006E1644">
        <w:t>m.</w:t>
      </w:r>
    </w:p>
    <w:p w:rsidR="00D055B8" w:rsidRDefault="004A166A" w:rsidP="00C8244D">
      <w:r>
        <w:t xml:space="preserve">The longest gate </w:t>
      </w:r>
      <w:proofErr w:type="gramStart"/>
      <w:r>
        <w:t>was chosen</w:t>
      </w:r>
      <w:proofErr w:type="gramEnd"/>
      <w:r>
        <w:t xml:space="preserve"> to act as the Most Significant Bit (MSB) because it has the </w:t>
      </w:r>
      <w:r w:rsidR="00021B0A">
        <w:t>biggest</w:t>
      </w:r>
      <w:r>
        <w:t xml:space="preserve"> impact on the resistance change </w:t>
      </w:r>
      <w:r w:rsidR="00021B0A">
        <w:t xml:space="preserve">compared to the other gates. The measured resistance of the device vs code word at two different back gate voltages corresponding to </w:t>
      </w:r>
      <w:r w:rsidR="00E85CE8">
        <w:t xml:space="preserve">the maximum </w:t>
      </w:r>
      <w:r w:rsidR="00021B0A">
        <w:t xml:space="preserve">positive and negative resistance change </w:t>
      </w:r>
      <w:proofErr w:type="gramStart"/>
      <w:r w:rsidR="00021B0A">
        <w:t>is shown</w:t>
      </w:r>
      <w:proofErr w:type="gramEnd"/>
      <w:r w:rsidR="00021B0A">
        <w:t xml:space="preserve"> in</w:t>
      </w:r>
      <w:r w:rsidR="006D0AE4">
        <w:t xml:space="preserve"> </w:t>
      </w:r>
      <w:r w:rsidR="006D0AE4">
        <w:fldChar w:fldCharType="begin"/>
      </w:r>
      <w:r w:rsidR="006D0AE4">
        <w:instrText xml:space="preserve"> REF _Ref490175648 \h </w:instrText>
      </w:r>
      <w:r w:rsidR="006D0AE4">
        <w:fldChar w:fldCharType="separate"/>
      </w:r>
      <w:r w:rsidR="006D0AE4">
        <w:t xml:space="preserve">Figure </w:t>
      </w:r>
      <w:r w:rsidR="006D0AE4">
        <w:rPr>
          <w:noProof/>
          <w:cs/>
        </w:rPr>
        <w:t>‎</w:t>
      </w:r>
      <w:r w:rsidR="006D0AE4">
        <w:rPr>
          <w:noProof/>
        </w:rPr>
        <w:t>3</w:t>
      </w:r>
      <w:r w:rsidR="006D0AE4">
        <w:t>.</w:t>
      </w:r>
      <w:r w:rsidR="006D0AE4">
        <w:rPr>
          <w:noProof/>
        </w:rPr>
        <w:t>6</w:t>
      </w:r>
      <w:r w:rsidR="006D0AE4">
        <w:fldChar w:fldCharType="end"/>
      </w:r>
      <w:r w:rsidR="00021B0A">
        <w:t>.</w:t>
      </w:r>
      <w:r w:rsidR="00CC567F">
        <w:t xml:space="preserve"> The top gate voltage used in for binary 0/1 was </w:t>
      </w:r>
      <w:r w:rsidR="00C54190">
        <w:t>0</w:t>
      </w:r>
      <w:r w:rsidR="00CC567F">
        <w:t>/0</w:t>
      </w:r>
      <w:r w:rsidR="00C54190">
        <w:t>.067</w:t>
      </w:r>
      <w:r w:rsidR="00CC567F">
        <w:t xml:space="preserve"> V respectively.</w:t>
      </w:r>
      <w:r w:rsidR="0000152F">
        <w:t xml:space="preserve"> The </w:t>
      </w:r>
      <w:r w:rsidR="008A672D">
        <w:t>resistance changes by about</w:t>
      </w:r>
      <w:r w:rsidR="000244E0">
        <w:t xml:space="preserve"> 15.7 k</w:t>
      </w:r>
      <w:r w:rsidR="000244E0">
        <w:rPr>
          <w:rFonts w:cs="Times"/>
        </w:rPr>
        <w:t>Ω in the positive direction (19.</w:t>
      </w:r>
      <w:r w:rsidR="003C697B">
        <w:rPr>
          <w:rFonts w:cs="Times"/>
        </w:rPr>
        <w:t>5</w:t>
      </w:r>
      <w:r w:rsidR="000244E0">
        <w:t xml:space="preserve"> – 35.</w:t>
      </w:r>
      <w:r w:rsidR="003C697B">
        <w:t>4</w:t>
      </w:r>
      <w:r w:rsidR="000244E0">
        <w:t xml:space="preserve"> k</w:t>
      </w:r>
      <w:r w:rsidR="000244E0">
        <w:rPr>
          <w:rFonts w:cs="Times"/>
        </w:rPr>
        <w:t xml:space="preserve">Ω) and </w:t>
      </w:r>
      <w:r w:rsidR="003C697B">
        <w:t>8</w:t>
      </w:r>
      <w:r w:rsidR="000244E0">
        <w:t>.</w:t>
      </w:r>
      <w:r w:rsidR="003C697B">
        <w:t>7</w:t>
      </w:r>
      <w:r w:rsidR="000244E0">
        <w:t xml:space="preserve"> k</w:t>
      </w:r>
      <w:r w:rsidR="000244E0">
        <w:rPr>
          <w:rFonts w:cs="Times"/>
        </w:rPr>
        <w:t xml:space="preserve">Ω in the </w:t>
      </w:r>
      <w:r w:rsidR="00E85CE8">
        <w:rPr>
          <w:rFonts w:cs="Times"/>
        </w:rPr>
        <w:t>negative</w:t>
      </w:r>
      <w:r w:rsidR="000244E0">
        <w:rPr>
          <w:rFonts w:cs="Times"/>
        </w:rPr>
        <w:t xml:space="preserve"> direction (19</w:t>
      </w:r>
      <w:r w:rsidR="000244E0">
        <w:t xml:space="preserve"> – </w:t>
      </w:r>
      <w:r w:rsidR="003F6B49">
        <w:t>27</w:t>
      </w:r>
      <w:r w:rsidR="000244E0">
        <w:t>.</w:t>
      </w:r>
      <w:r w:rsidR="003C697B">
        <w:t>7</w:t>
      </w:r>
      <w:r w:rsidR="000244E0">
        <w:t xml:space="preserve"> k</w:t>
      </w:r>
      <w:r w:rsidR="000244E0">
        <w:rPr>
          <w:rFonts w:cs="Times"/>
        </w:rPr>
        <w:t>Ω)</w:t>
      </w:r>
      <w:r w:rsidR="00212A90">
        <w:rPr>
          <w:rFonts w:cs="Times"/>
        </w:rPr>
        <w:t>.</w:t>
      </w:r>
      <w:r w:rsidR="00F245B9" w:rsidRPr="00F245B9">
        <w:t xml:space="preserve"> </w:t>
      </w:r>
      <w:r w:rsidR="00F245B9">
        <w:t>The inequality between the resistance change ranges</w:t>
      </w:r>
      <w:r w:rsidR="00E85CE8">
        <w:t xml:space="preserve"> and the negative resistance change at a lower back gate voltage despite</w:t>
      </w:r>
      <w:r w:rsidR="00C8244D">
        <w:t xml:space="preserv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t>
      </w:r>
      <w:proofErr w:type="gramStart"/>
      <w:r w:rsidR="00C8244D">
        <w:t>was found</w:t>
      </w:r>
      <w:proofErr w:type="gramEnd"/>
      <w:r w:rsidR="00C8244D">
        <w:t xml:space="preserve"> to be due to a negative oxide charge of density </w:t>
      </w:r>
      <w:r w:rsidR="004E6DC6">
        <w:t xml:space="preserve">of 8.74 </w:t>
      </w:r>
      <w:r w:rsidR="004E6DC6">
        <w:rPr>
          <w:rFonts w:cs="Times"/>
        </w:rPr>
        <w:t>×</w:t>
      </w:r>
      <w:r w:rsidR="004E6DC6">
        <w:t xml:space="preserve"> 10</w:t>
      </w:r>
      <w:r w:rsidR="004E6DC6" w:rsidRPr="004E6DC6">
        <w:rPr>
          <w:vertAlign w:val="superscript"/>
        </w:rPr>
        <w:t>11</w:t>
      </w:r>
      <w:r w:rsidR="004E6DC6">
        <w:t xml:space="preserve"> cm</w:t>
      </w:r>
      <w:r w:rsidR="004E6DC6" w:rsidRPr="004E6DC6">
        <w:rPr>
          <w:vertAlign w:val="superscript"/>
        </w:rPr>
        <w:t>-2</w:t>
      </w:r>
      <w:r w:rsidR="004E6DC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6704F" w:rsidTr="00BE7B86">
        <w:tc>
          <w:tcPr>
            <w:tcW w:w="4675" w:type="dxa"/>
            <w:vAlign w:val="bottom"/>
          </w:tcPr>
          <w:p w:rsidR="00A6704F" w:rsidRDefault="00A6704F" w:rsidP="00BE7B86">
            <w:pPr>
              <w:ind w:firstLine="0"/>
              <w:jc w:val="center"/>
            </w:pPr>
            <w:r>
              <w:rPr>
                <w:noProof/>
              </w:rPr>
              <w:drawing>
                <wp:inline distT="0" distB="0" distL="0" distR="0" wp14:anchorId="58E68385" wp14:editId="1E507DF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A6704F" w:rsidRDefault="00A6704F" w:rsidP="00BE7B86">
            <w:pPr>
              <w:ind w:firstLine="0"/>
              <w:jc w:val="center"/>
            </w:pPr>
            <w:r>
              <w:t>(a)</w:t>
            </w:r>
          </w:p>
        </w:tc>
        <w:tc>
          <w:tcPr>
            <w:tcW w:w="4675" w:type="dxa"/>
            <w:vAlign w:val="bottom"/>
          </w:tcPr>
          <w:p w:rsidR="00A6704F" w:rsidRDefault="00A6704F" w:rsidP="00BE7B86">
            <w:pPr>
              <w:ind w:firstLine="0"/>
              <w:jc w:val="center"/>
            </w:pPr>
            <w:r>
              <w:rPr>
                <w:noProof/>
              </w:rPr>
              <w:drawing>
                <wp:inline distT="0" distB="0" distL="0" distR="0" wp14:anchorId="10FCBE0E" wp14:editId="4B13CC58">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A6704F" w:rsidRDefault="00A6704F" w:rsidP="00BE7B86">
            <w:pPr>
              <w:keepNext/>
              <w:ind w:firstLine="0"/>
              <w:jc w:val="center"/>
            </w:pPr>
            <w:r>
              <w:t>(b)</w:t>
            </w:r>
          </w:p>
        </w:tc>
      </w:tr>
    </w:tbl>
    <w:p w:rsidR="00A6704F" w:rsidRDefault="00A6704F" w:rsidP="006C6A60">
      <w:pPr>
        <w:pStyle w:val="Caption"/>
      </w:pPr>
      <w:bookmarkStart w:id="15" w:name="_Ref490175648"/>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6</w:t>
        </w:r>
      </w:fldSimple>
      <w:bookmarkEnd w:id="15"/>
      <w:r>
        <w:t xml:space="preserve"> </w:t>
      </w:r>
      <w:r w:rsidR="00956A55">
        <w:t xml:space="preserve">Resistance change vs applied digital code word at a back-gate voltage of </w:t>
      </w:r>
      <w:r>
        <w:t xml:space="preserve">(a) </w:t>
      </w:r>
      <w:r w:rsidR="00956A55">
        <w:t>22.67 V</w:t>
      </w:r>
      <w:r>
        <w:t xml:space="preserve">, and (b) </w:t>
      </w:r>
      <w:r w:rsidR="00956A55">
        <w:t>8V</w:t>
      </w:r>
      <w:r w:rsidR="0000152F">
        <w:t>. These back gate voltage correspond to the maximum resistance change in each direction</w:t>
      </w:r>
      <w:r>
        <w:t xml:space="preserve">. </w:t>
      </w:r>
      <w:r w:rsidR="004067F0">
        <w:t>The top gate voltage used was 0.</w:t>
      </w:r>
      <w:r w:rsidR="007E0DC0">
        <w:t>0</w:t>
      </w:r>
      <w:r w:rsidR="004067F0">
        <w:t xml:space="preserve">67 V and 0V for binary </w:t>
      </w:r>
      <w:proofErr w:type="gramStart"/>
      <w:r w:rsidR="004067F0">
        <w:t>0</w:t>
      </w:r>
      <w:proofErr w:type="gramEnd"/>
      <w:r w:rsidR="004067F0">
        <w:t xml:space="preserve"> and binary 1, respectively</w:t>
      </w:r>
      <w:r w:rsidR="00121BAA">
        <w:t>. The dotted black line represents the best linear fit.</w:t>
      </w:r>
    </w:p>
    <w:p w:rsidR="000A367B" w:rsidRDefault="00BB55FD" w:rsidP="001B373B">
      <w:r>
        <w:t>T</w:t>
      </w:r>
      <w:r w:rsidR="000A367B">
        <w:t xml:space="preserve">o </w:t>
      </w:r>
      <w:r w:rsidR="009E34B9">
        <w:t>evaluate the strength of each gate</w:t>
      </w:r>
      <w:r>
        <w:t xml:space="preserve"> we extracted the resistance change per unit square of each gate</w:t>
      </w:r>
      <w:r w:rsidR="009E34B9">
        <w:t>.</w:t>
      </w:r>
      <w:r w:rsidR="00970276">
        <w:t xml:space="preserve"> The </w:t>
      </w:r>
      <w:r>
        <w:t xml:space="preserve">extracted </w:t>
      </w:r>
      <w:r w:rsidR="00970276">
        <w:t>gate strengths</w:t>
      </w:r>
      <w:r>
        <w:t xml:space="preserve">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w:t>
      </w:r>
      <w:r w:rsidR="002872F3">
        <w:t xml:space="preserve">a </w:t>
      </w:r>
      <w:r>
        <w:t xml:space="preserve">behavior </w:t>
      </w:r>
      <w:r w:rsidR="002872F3">
        <w:t xml:space="preserve">similar to that shown </w:t>
      </w:r>
      <w:r>
        <w:t xml:space="preserve">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w:t>
      </w:r>
      <w:r w:rsidR="001B373B">
        <w:t xml:space="preserve"> This equality in strength is in </w:t>
      </w:r>
      <w:r w:rsidR="001B373B">
        <w:lastRenderedPageBreak/>
        <w:t xml:space="preserve">line with the strong linear behavior and small non-linearity seen in the resistance vs code word measurements shown in </w:t>
      </w:r>
      <w:r w:rsidR="001B373B">
        <w:fldChar w:fldCharType="begin"/>
      </w:r>
      <w:r w:rsidR="001B373B">
        <w:instrText xml:space="preserve"> REF _Ref490175648 \h </w:instrText>
      </w:r>
      <w:r w:rsidR="001B373B">
        <w:fldChar w:fldCharType="separate"/>
      </w:r>
      <w:r w:rsidR="001B373B">
        <w:t xml:space="preserve">Figure </w:t>
      </w:r>
      <w:r w:rsidR="001B373B">
        <w:rPr>
          <w:noProof/>
          <w:cs/>
        </w:rPr>
        <w:t>‎</w:t>
      </w:r>
      <w:r w:rsidR="001B373B">
        <w:rPr>
          <w:noProof/>
        </w:rPr>
        <w:t>3</w:t>
      </w:r>
      <w:r w:rsidR="001B373B">
        <w:t>.</w:t>
      </w:r>
      <w:r w:rsidR="001B373B">
        <w:rPr>
          <w:noProof/>
        </w:rPr>
        <w:t>6</w:t>
      </w:r>
      <w:r w:rsidR="001B373B">
        <w:fldChar w:fldCharType="end"/>
      </w:r>
      <w:r w:rsidR="001B373B">
        <w:t>. Any inequality in gate strengths manifests itself as a non-linearity in the resistance vs code word characteristics</w:t>
      </w:r>
      <w:r w:rsidR="001B373B">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rsidR="001B373B">
        <w:fldChar w:fldCharType="separate"/>
      </w:r>
      <w:r w:rsidR="00DC6B43" w:rsidRPr="00DC6B43">
        <w:rPr>
          <w:noProof/>
        </w:rPr>
        <w:t>[59], [60]</w:t>
      </w:r>
      <w:r w:rsidR="001B373B">
        <w:fldChar w:fldCharType="end"/>
      </w:r>
      <w:r w:rsidR="001B373B">
        <w:t>.</w:t>
      </w:r>
    </w:p>
    <w:p w:rsidR="00BB55FD" w:rsidRDefault="00BB55FD" w:rsidP="00BB55FD">
      <w:pPr>
        <w:keepNext/>
        <w:ind w:firstLine="0"/>
        <w:jc w:val="center"/>
      </w:pPr>
      <w:r>
        <w:rPr>
          <w:noProof/>
        </w:rPr>
        <w:drawing>
          <wp:inline distT="0" distB="0" distL="0" distR="0">
            <wp:extent cx="5333333" cy="4000000"/>
            <wp:effectExtent l="0" t="0" r="127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B55FD" w:rsidRDefault="00BB55FD" w:rsidP="006C6A60">
      <w:pPr>
        <w:pStyle w:val="Caption"/>
      </w:pPr>
      <w:bookmarkStart w:id="16" w:name="_Ref490181623"/>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7</w:t>
        </w:r>
      </w:fldSimple>
      <w:bookmarkEnd w:id="16"/>
      <w:r>
        <w:t xml:space="preserve"> Extracted resistance change </w:t>
      </w:r>
      <w:r w:rsidR="00D81F59">
        <w:t xml:space="preserve">per unit square </w:t>
      </w:r>
      <w:r>
        <w:t xml:space="preserve">for each gate. The </w:t>
      </w:r>
      <w:r w:rsidR="00D81F59">
        <w:t>extracted values show that the gates have equal strength.</w:t>
      </w:r>
    </w:p>
    <w:p w:rsidR="00B7729E" w:rsidRDefault="00B7729E" w:rsidP="000C65B8">
      <w:r>
        <w:t xml:space="preserve">The measured devices </w:t>
      </w:r>
      <w:proofErr w:type="gramStart"/>
      <w:r>
        <w:t>were used</w:t>
      </w:r>
      <w:proofErr w:type="gramEnd"/>
      <w:r>
        <w:t xml:space="preserve"> to build Verilog-A models that were used for system-level simulations using </w:t>
      </w:r>
      <w:proofErr w:type="spellStart"/>
      <w:r>
        <w:t>Spectre</w:t>
      </w:r>
      <w:proofErr w:type="spellEnd"/>
      <w:r>
        <w:t>.</w:t>
      </w:r>
      <w:r w:rsidR="000C65B8">
        <w:t xml:space="preserve"> An architecture of 5</w:t>
      </w:r>
      <w:r w:rsidR="000C65B8">
        <w:rPr>
          <w:rFonts w:cs="Times"/>
        </w:rPr>
        <w:t>×</w:t>
      </w:r>
      <w:r w:rsidR="000C65B8">
        <w:t>4 neurons was built and programmed to perform edge and line detection as well as pattern recognitions</w:t>
      </w:r>
      <w:r w:rsidR="000C65B8">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rsidR="000C65B8">
        <w:fldChar w:fldCharType="separate"/>
      </w:r>
      <w:r w:rsidR="00DC6B43" w:rsidRPr="00DC6B43">
        <w:rPr>
          <w:noProof/>
        </w:rPr>
        <w:t>[59]</w:t>
      </w:r>
      <w:r w:rsidR="000C65B8">
        <w:fldChar w:fldCharType="end"/>
      </w:r>
      <w:r w:rsidR="000C65B8">
        <w:t>. Different functions have different synaptic weights, which were determined by calculating them offline</w:t>
      </w:r>
      <w:r w:rsidR="00C10203">
        <w:t xml:space="preserve">, </w:t>
      </w:r>
      <w:r w:rsidR="000C65B8">
        <w:t xml:space="preserve">using MATLAB. In each case, the network </w:t>
      </w:r>
      <w:proofErr w:type="gramStart"/>
      <w:r w:rsidR="000C65B8">
        <w:t xml:space="preserve">was </w:t>
      </w:r>
      <w:proofErr w:type="spellStart"/>
      <w:r w:rsidR="000C65B8">
        <w:t>precharged</w:t>
      </w:r>
      <w:proofErr w:type="spellEnd"/>
      <w:proofErr w:type="gramEnd"/>
      <w:r w:rsidR="000C65B8">
        <w:t xml:space="preserve"> to the input value and the network was left to relax</w:t>
      </w:r>
      <w:r w:rsidR="00C10203">
        <w:t xml:space="preserve">, converging to the output of the calculation. </w:t>
      </w:r>
      <w:r w:rsidR="002C1AD7">
        <w:t>The system was able to perform edge and line detection correctly and recover(recognize) distorted patterns with up to 28% of distortion</w:t>
      </w:r>
      <w:r w:rsidR="00BC4066">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rsidR="00BC4066">
        <w:fldChar w:fldCharType="separate"/>
      </w:r>
      <w:r w:rsidR="00DC6B43" w:rsidRPr="00DC6B43">
        <w:rPr>
          <w:noProof/>
        </w:rPr>
        <w:t>[59]</w:t>
      </w:r>
      <w:r w:rsidR="00BC4066">
        <w:fldChar w:fldCharType="end"/>
      </w:r>
      <w:r w:rsidR="002C1AD7">
        <w:t>.</w:t>
      </w:r>
    </w:p>
    <w:p w:rsidR="00E46C40" w:rsidRDefault="00E46C40" w:rsidP="001C7C42">
      <w:pPr>
        <w:pStyle w:val="Heading2"/>
      </w:pPr>
      <w:r>
        <w:lastRenderedPageBreak/>
        <w:t>Conclusion</w:t>
      </w:r>
    </w:p>
    <w:p w:rsidR="001A3D4A" w:rsidRDefault="00D3087D" w:rsidP="004B400B">
      <w:r>
        <w:t>We have demonstrated an area efficient of CNNs using graphene to implement an all-resistance architecture of synapses and neurons. The devices depend on the low charged</w:t>
      </w:r>
      <w:r w:rsidR="001A3D4A">
        <w:t>-</w:t>
      </w:r>
      <w:r>
        <w:t xml:space="preserve">impurity concentration and high gate strength to be able to regenerate the voltage changes at the input. The graphene implementation of the all-resistance CNN architecture is highly scalable with very low area compared to CMOS implementations. </w:t>
      </w:r>
      <w:r w:rsidR="001A3D4A">
        <w:t>We fabricated prototype devices for the synapses and used it to extract the information needed to build Verilog-A models for use in system-level simulations validating the viability of the architecture.</w:t>
      </w:r>
      <w:r w:rsidR="004B400B">
        <w:t xml:space="preserve"> The less the charged-impurity concentration and the stronger the device gates area, the bigger the network can be.</w:t>
      </w:r>
    </w:p>
    <w:p w:rsidR="004B400B" w:rsidRDefault="004B400B" w:rsidP="00011BB1">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w:t>
      </w:r>
      <w:r w:rsidR="002A194F">
        <w:t>still an open problem</w:t>
      </w:r>
      <w:r>
        <w:t>.</w:t>
      </w:r>
      <w:r w:rsidR="002A194F">
        <w:t xml:space="preserve"> Finally, there are no indicators on when a network has converged, but the network is assumed to have converged once the rate of change of </w:t>
      </w:r>
      <w:r w:rsidR="00756E8C">
        <w:t xml:space="preserve">all </w:t>
      </w:r>
      <w:r w:rsidR="002A194F">
        <w:t>neuron output</w:t>
      </w:r>
      <w:r w:rsidR="00756E8C">
        <w:t>s approaches zero</w:t>
      </w:r>
      <w:r w:rsidR="00D74CAE">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rsidR="00D74CAE">
        <w:fldChar w:fldCharType="separate"/>
      </w:r>
      <w:r w:rsidR="00DC6B43" w:rsidRPr="00DC6B43">
        <w:rPr>
          <w:noProof/>
        </w:rPr>
        <w:t>[197], [198]</w:t>
      </w:r>
      <w:r w:rsidR="00D74CAE">
        <w:fldChar w:fldCharType="end"/>
      </w:r>
      <w:r w:rsidR="00756E8C">
        <w:t>.</w:t>
      </w:r>
      <w:r w:rsidR="00D74CAE">
        <w:t xml:space="preserve"> These problems need to </w:t>
      </w:r>
      <w:proofErr w:type="gramStart"/>
      <w:r w:rsidR="00D74CAE">
        <w:t>be addressed</w:t>
      </w:r>
      <w:proofErr w:type="gramEnd"/>
      <w:r w:rsidR="00D74CAE">
        <w:t xml:space="preserve"> and the impact of device non-idealities has to be evaluated for this architecture to be deemed mature enough for implementat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B7B79">
      <w:pPr>
        <w:pStyle w:val="Heading1"/>
      </w:pPr>
      <w:r>
        <w:lastRenderedPageBreak/>
        <w:t>Graphene Low-Loss Diodes</w:t>
      </w:r>
    </w:p>
    <w:p w:rsidR="00F6371D" w:rsidRDefault="001967A5" w:rsidP="00144BD8">
      <w:r>
        <w:t xml:space="preserve">Graphene’s unique electronic </w:t>
      </w:r>
      <w:proofErr w:type="gramStart"/>
      <w:r>
        <w:t>properties,</w:t>
      </w:r>
      <w:proofErr w:type="gramEnd"/>
      <w:r>
        <w:t xml:space="preserve"> </w:t>
      </w:r>
      <w:r w:rsidR="003B5903">
        <w:t xml:space="preserve">make it attractive in designing devices that utilize the photon-like behavior of charge carriers. </w:t>
      </w:r>
      <w:r w:rsidR="00095F79">
        <w:t xml:space="preserve">The photon-like behavior of charge carriers in graphene allows us to build </w:t>
      </w:r>
      <w:proofErr w:type="gramStart"/>
      <w:r w:rsidR="00095F79">
        <w:t>zero turn-on voltage diodes</w:t>
      </w:r>
      <w:proofErr w:type="gramEnd"/>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FE22A7" w:rsidP="00E86E3C">
      <w:r>
        <w:t xml:space="preserve">It is important to note that </w:t>
      </w:r>
      <w:proofErr w:type="gramStart"/>
      <w:r>
        <w:t>all graphene diodes do not</w:t>
      </w:r>
      <w:proofErr w:type="gramEnd"/>
      <w:r>
        <w:t xml:space="preserve"> have a turn-on voltage. Graphene diodes show asymmetry with once the voltage polarity on the device is </w:t>
      </w:r>
      <w:proofErr w:type="gramStart"/>
      <w:r>
        <w:t>flipped</w:t>
      </w:r>
      <w:r w:rsidR="00F91CF7">
        <w:t>,</w:t>
      </w:r>
      <w:proofErr w:type="gramEnd"/>
      <w:r w:rsidR="00F91CF7">
        <w:t xml:space="preserve"> hence they are all low-</w:t>
      </w:r>
      <w:proofErr w:type="spellStart"/>
      <w:r w:rsidR="00F91CF7">
        <w:t>los</w:t>
      </w:r>
      <w:proofErr w:type="spellEnd"/>
      <w:r w:rsidR="00F91CF7">
        <w:t xml:space="preserve"> diodes</w:t>
      </w:r>
      <w:r>
        <w:t xml:space="preserve">. </w:t>
      </w:r>
      <w:r w:rsidR="00E86E3C">
        <w:t>When</w:t>
      </w:r>
      <w:r w:rsidR="00A42BF2">
        <w:t xml:space="preserve"> comparing the performance of different low-loss diodes we use the current conduction asymmetry (</w:t>
      </w:r>
      <m:oMath>
        <m:r>
          <w:rPr>
            <w:rFonts w:ascii="Cambria Math" w:hAnsi="Cambria Math"/>
          </w:rPr>
          <m:t>A</m:t>
        </m:r>
      </m:oMath>
      <w:r w:rsidR="00A42BF2">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fldSimple w:instr=" STYLEREF 1 \s ">
              <w:r w:rsidR="002479C9">
                <w:rPr>
                  <w:noProof/>
                  <w:cs/>
                </w:rPr>
                <w:t>‎</w:t>
              </w:r>
              <w:r w:rsidR="002479C9">
                <w:rPr>
                  <w:noProof/>
                </w:rPr>
                <w:t>4</w:t>
              </w:r>
            </w:fldSimple>
            <w:r>
              <w:t>.</w:t>
            </w:r>
            <w:fldSimple w:instr=" SEQ Equation \* ARABIC \s 1 ">
              <w:r w:rsidR="002479C9">
                <w:rPr>
                  <w:noProof/>
                </w:rPr>
                <w:t>1</w:t>
              </w:r>
            </w:fldSimple>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DC6B43">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00DC6B43" w:rsidRPr="00DC6B43">
        <w:rPr>
          <w:noProof/>
        </w:rPr>
        <w:t>[211]</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502DD0" w:rsidRDefault="00502DD0" w:rsidP="00FE22A7">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46C40" w:rsidRDefault="00E46C40" w:rsidP="001C7C42">
      <w:pPr>
        <w:pStyle w:val="Heading2"/>
      </w:pPr>
      <w:r>
        <w:lastRenderedPageBreak/>
        <w:t>Geometric Graphene Diodes</w:t>
      </w:r>
    </w:p>
    <w:p w:rsidR="008C4BF2" w:rsidRDefault="00244DB8" w:rsidP="008C4BF2">
      <w:r>
        <w:t xml:space="preserve">Geometric diodes use the asymmetric </w:t>
      </w:r>
      <w:r w:rsidR="000E5D62">
        <w:t>transmission of charge carrier across an aperture to achieve asymmetric conduction</w:t>
      </w:r>
      <w:r w:rsidR="0022265B">
        <w:fldChar w:fldCharType="begin" w:fldLock="1"/>
      </w:r>
      <w:r w:rsidR="00DC6B43">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rsidR="0022265B">
        <w:fldChar w:fldCharType="separate"/>
      </w:r>
      <w:r w:rsidR="00DC6B43" w:rsidRPr="00DC6B43">
        <w:rPr>
          <w:noProof/>
        </w:rPr>
        <w:t>[211]–[216]</w:t>
      </w:r>
      <w:r w:rsidR="0022265B">
        <w:fldChar w:fldCharType="end"/>
      </w:r>
      <w:r w:rsidR="000E5D62">
        <w:t>.</w:t>
      </w:r>
      <w:r>
        <w:t xml:space="preserve"> </w:t>
      </w:r>
      <w:r w:rsidR="0022265B">
        <w:t>Th</w:t>
      </w:r>
      <w:r w:rsidR="002C0BFC">
        <w:t xml:space="preserve">e principle of operation of such diodes </w:t>
      </w:r>
      <w:proofErr w:type="gramStart"/>
      <w:r w:rsidR="002C0BFC">
        <w:t>can be explained</w:t>
      </w:r>
      <w:proofErr w:type="gramEnd"/>
      <w:r w:rsidR="002C0BFC">
        <w:t xml:space="preserve">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r w:rsidR="008C4BF2" w:rsidRPr="008C4BF2">
        <w:t xml:space="preserve"> </w:t>
      </w:r>
    </w:p>
    <w:p w:rsidR="008C4BF2" w:rsidRDefault="008C4BF2" w:rsidP="008C4BF2">
      <w:r>
        <w:t xml:space="preserve">Charge carriers incident from the left to right </w:t>
      </w:r>
      <w:proofErr w:type="gramStart"/>
      <w:r>
        <w:t>get</w:t>
      </w:r>
      <w:proofErr w:type="gramEnd"/>
      <w:r>
        <w:t xml:space="preserve"> collimated by the geometry of the channel leading to the aperture, allowing most of them to pass through. On the other hand, charge carriers traveling from the left to right </w:t>
      </w:r>
      <w:proofErr w:type="gramStart"/>
      <w:r>
        <w:t>do not get</w:t>
      </w:r>
      <w:proofErr w:type="gramEnd"/>
      <w:r>
        <w:t xml:space="preserve"> collimated and only a small portion passes through the aperture. A formal analysis of geometric diodes can be found in</w:t>
      </w:r>
      <w:r>
        <w:fldChar w:fldCharType="begin" w:fldLock="1"/>
      </w:r>
      <w:r w:rsidR="00DC6B43">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00DC6B43" w:rsidRPr="00DC6B43">
        <w:rPr>
          <w:noProof/>
        </w:rPr>
        <w:t>[212]</w:t>
      </w:r>
      <w:r>
        <w:fldChar w:fldCharType="end"/>
      </w:r>
      <w:r>
        <w:t>.</w:t>
      </w:r>
    </w:p>
    <w:p w:rsidR="008C4BF2" w:rsidRPr="00DE2288" w:rsidRDefault="008C4BF2" w:rsidP="008C4BF2">
      <w:r>
        <w:t>The maximum asymmetry reported for geometric diodes was ~1.35 for exfoliated graphene and 1.15 for CVD graphene</w:t>
      </w:r>
      <w:r>
        <w:fldChar w:fldCharType="begin" w:fldLock="1"/>
      </w:r>
      <w:r w:rsidR="00DC6B43">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00DC6B43"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rsidR="00DC6B43">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00DC6B43" w:rsidRPr="00DC6B43">
        <w:rPr>
          <w:noProof/>
        </w:rPr>
        <w:t>[24], [25], [27], [29], [31], [79], [81], [129], [130], [132], [137], [147], [217]</w:t>
      </w:r>
      <w:r>
        <w:fldChar w:fldCharType="end"/>
      </w:r>
      <w:r>
        <w:t>. This is a strong indicator of the impact of scattering on the performance any diode utilizing the photon-like behavior of charge carriers in graphene.</w:t>
      </w:r>
    </w:p>
    <w:p w:rsidR="00244DB8" w:rsidRDefault="00244DB8" w:rsidP="00244DB8"/>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6C6A60">
      <w:pPr>
        <w:pStyle w:val="Caption"/>
      </w:pPr>
      <w:bookmarkStart w:id="17" w:name="_Ref490052565"/>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1</w:t>
        </w:r>
      </w:fldSimple>
      <w:bookmarkEnd w:id="17"/>
      <w:r>
        <w:t xml:space="preserve"> Toy model representing the asymmetric transmission across an aperture. Charge carriers (blue circles) </w:t>
      </w:r>
      <w:proofErr w:type="gramStart"/>
      <w:r>
        <w:t>get</w:t>
      </w:r>
      <w:proofErr w:type="gramEnd"/>
      <w:r>
        <w:t xml:space="preserve"> collimated into the aperture when traveling from left to right, causing large transmission. On the other hand, charge carriers travelling from right to left </w:t>
      </w:r>
      <w:proofErr w:type="gramStart"/>
      <w:r>
        <w:t>do not get</w:t>
      </w:r>
      <w:proofErr w:type="gramEnd"/>
      <w:r>
        <w:t xml:space="preserve"> collimated and transmit only through a small area.</w:t>
      </w:r>
    </w:p>
    <w:p w:rsidR="00E46C40" w:rsidRDefault="00E46C40" w:rsidP="001C7C42">
      <w:pPr>
        <w:pStyle w:val="Heading2"/>
      </w:pPr>
      <w:r>
        <w:lastRenderedPageBreak/>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w:t>
      </w:r>
      <w:proofErr w:type="gramStart"/>
      <w:r w:rsidR="00EF5819">
        <w:t>to always pass</w:t>
      </w:r>
      <w:proofErr w:type="gramEnd"/>
      <w:r w:rsidR="00EF5819">
        <w:t xml:space="preserve">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DC6B43">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rsidR="009B1A37">
        <w:fldChar w:fldCharType="separate"/>
      </w:r>
      <w:r w:rsidR="00DC6B43" w:rsidRPr="00DC6B43">
        <w:rPr>
          <w:noProof/>
        </w:rPr>
        <w:t>[47], [49], [51], [52], [58], [218]–[225]</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DC6B43">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rsidR="003E63BB">
        <w:fldChar w:fldCharType="separate"/>
      </w:r>
      <w:r w:rsidR="00DC6B43" w:rsidRPr="00DC6B43">
        <w:rPr>
          <w:noProof/>
        </w:rPr>
        <w:t>[44], [49], [58], [203]</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E020D5"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fldSimple w:instr=" STYLEREF 1 \s ">
              <w:r>
                <w:rPr>
                  <w:noProof/>
                  <w:cs/>
                </w:rPr>
                <w:t>‎</w:t>
              </w:r>
              <w:r>
                <w:rPr>
                  <w:noProof/>
                </w:rPr>
                <w:t>4</w:t>
              </w:r>
            </w:fldSimple>
            <w:r>
              <w:t>.</w:t>
            </w:r>
            <w:fldSimple w:instr=" SEQ Equation \* ARABIC \s 1 ">
              <w:r>
                <w:rPr>
                  <w:noProof/>
                </w:rPr>
                <w:t>2</w:t>
              </w:r>
            </w:fldSimple>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w:t>
      </w:r>
      <w:proofErr w:type="gramStart"/>
      <w:r w:rsidR="00442467">
        <w:t>can be obtained</w:t>
      </w:r>
      <w:proofErr w:type="gramEnd"/>
      <w:r w:rsidR="00442467">
        <w:t xml:space="preserve">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E020D5"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fldSimple w:instr=" STYLEREF 1 \s ">
              <w:r w:rsidR="00114C1E">
                <w:rPr>
                  <w:noProof/>
                  <w:cs/>
                </w:rPr>
                <w:t>‎</w:t>
              </w:r>
              <w:r w:rsidR="00114C1E">
                <w:rPr>
                  <w:noProof/>
                </w:rPr>
                <w:t>4</w:t>
              </w:r>
            </w:fldSimple>
            <w:r>
              <w:t>.</w:t>
            </w:r>
            <w:fldSimple w:instr=" SEQ Equation \* ARABIC \s 1 ">
              <w:r w:rsidR="00114C1E">
                <w:rPr>
                  <w:noProof/>
                </w:rPr>
                <w:t>2</w:t>
              </w:r>
            </w:fldSimple>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t>
      </w:r>
      <w:proofErr w:type="gramStart"/>
      <w:r w:rsidR="00B11D89">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6C6A60">
      <w:pPr>
        <w:pStyle w:val="Caption"/>
      </w:pPr>
      <w:bookmarkStart w:id="18" w:name="_Ref490058325"/>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2</w:t>
        </w:r>
      </w:fldSimple>
      <w:bookmarkEnd w:id="18"/>
      <w:r>
        <w:t xml:space="preserve"> Schematic presentation of charge carrier motion </w:t>
      </w:r>
      <w:r w:rsidR="00B11D89">
        <w:t xml:space="preserve">across an oblique carrier </w:t>
      </w:r>
      <w:proofErr w:type="gramStart"/>
      <w:r w:rsidR="00B11D89">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w:t>
      </w:r>
      <w:proofErr w:type="gramStart"/>
      <w:r w:rsidR="006B2ACD">
        <w:t>till</w:t>
      </w:r>
      <w:proofErr w:type="gramEnd"/>
      <w:r w:rsidR="006B2ACD">
        <w:t xml:space="preserve"> it reaches 90 d</w:t>
      </w:r>
      <w:proofErr w:type="spellStart"/>
      <w:r w:rsidR="006B2ACD">
        <w:t>egrees</w:t>
      </w:r>
      <w:proofErr w:type="spellEnd"/>
      <w:r w:rsidR="006B2ACD">
        <w:t xml:space="preserve">.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t>
      </w:r>
      <w:proofErr w:type="gramStart"/>
      <w:r w:rsidR="006B2ACD">
        <w:t>causes</w:t>
      </w:r>
      <w:proofErr w:type="gramEnd"/>
      <w:r w:rsidR="00596B6B">
        <w:t xml:space="preserve"> total internal reflection of charge carriers.</w:t>
      </w:r>
    </w:p>
    <w:p w:rsidR="00505DE8" w:rsidRDefault="00505DE8" w:rsidP="000A0D3F">
      <w:r>
        <w:lastRenderedPageBreak/>
        <w:t>The structure of a</w:t>
      </w:r>
      <w:r w:rsidR="00A146C1">
        <w:t xml:space="preserve">n oblique incidence diode </w:t>
      </w:r>
      <w:proofErr w:type="gramStart"/>
      <w:r w:rsidR="00A146C1">
        <w:t>is shown</w:t>
      </w:r>
      <w:proofErr w:type="gramEnd"/>
      <w:r w:rsidR="00A146C1">
        <w:t xml:space="preserve">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6C6A60">
      <w:pPr>
        <w:pStyle w:val="Caption"/>
      </w:pPr>
      <w:bookmarkStart w:id="19" w:name="_Ref490059159"/>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3</w:t>
        </w:r>
      </w:fldSimple>
      <w:bookmarkEnd w:id="1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w:t>
      </w:r>
      <w:proofErr w:type="gramStart"/>
      <w:r>
        <w:t>across an</w:t>
      </w:r>
      <w:proofErr w:type="gramEnd"/>
      <w:r>
        <w:t xml:space="preserve">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t>
      </w:r>
      <w:proofErr w:type="gramStart"/>
      <w:r w:rsidR="0039157D">
        <w:t xml:space="preserve">when </w:t>
      </w:r>
      <w:proofErr w:type="gramEnd"/>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lastRenderedPageBreak/>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6C6A60">
      <w:pPr>
        <w:pStyle w:val="Caption"/>
      </w:pPr>
      <w:bookmarkStart w:id="20" w:name="_Ref490060373"/>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4</w:t>
        </w:r>
      </w:fldSimple>
      <w:bookmarkEnd w:id="20"/>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w:t>
      </w:r>
      <w:proofErr w:type="gramStart"/>
      <w:r w:rsidR="002C1E47">
        <w:t>from</w:t>
      </w:r>
      <w:proofErr w:type="gramEnd"/>
      <w:r w:rsidR="002C1E47">
        <w:t xml:space="preserve"> region 1 to region 2, and (b) from region 2 to region 1.</w:t>
      </w:r>
    </w:p>
    <w:p w:rsidR="002D6C6B" w:rsidRDefault="00E46C40" w:rsidP="001C7C42">
      <w:pPr>
        <w:pStyle w:val="Heading2"/>
      </w:pPr>
      <w:r>
        <w:t>Performance Limitations</w:t>
      </w:r>
    </w:p>
    <w:p w:rsidR="00E46C40" w:rsidRDefault="002D6C6B" w:rsidP="00A1321C">
      <w:pPr>
        <w:pStyle w:val="Heading3"/>
      </w:pPr>
      <w:r>
        <w:t>Lead Resistance</w:t>
      </w:r>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DC6B43">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rsidR="003347A6">
        <w:fldChar w:fldCharType="separate"/>
      </w:r>
      <w:r w:rsidR="00DC6B43" w:rsidRPr="00DC6B43">
        <w:rPr>
          <w:noProof/>
        </w:rPr>
        <w:t>[226]–[228]</w:t>
      </w:r>
      <w:r w:rsidR="003347A6">
        <w:fldChar w:fldCharType="end"/>
      </w:r>
      <w:r>
        <w:t>.</w:t>
      </w:r>
      <w:r w:rsidR="00AE037B">
        <w:t xml:space="preserve"> However, the </w:t>
      </w:r>
      <w:proofErr w:type="gramStart"/>
      <w:r w:rsidR="00AE037B">
        <w:t>asymmetry is controlled by the total resistance of the device in the forward and reverse direction</w:t>
      </w:r>
      <w:proofErr w:type="gramEnd"/>
      <w:r w:rsidR="00AE037B">
        <w:t>.</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w:t>
      </w:r>
      <w:proofErr w:type="gramStart"/>
      <w:r>
        <w:t>impact</w:t>
      </w:r>
      <w:proofErr w:type="gramEnd"/>
      <w:r>
        <w:t xml:space="preserve"> the overall asymmetry of the device. In summary, the lead resistance is an important factor that can limit the overall performance of the device.</w:t>
      </w:r>
    </w:p>
    <w:p w:rsidR="00A125B9" w:rsidRDefault="00A125B9" w:rsidP="00A1321C">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w:t>
      </w:r>
      <w:r w:rsidR="00E57F45">
        <w:lastRenderedPageBreak/>
        <w:t>means that a region of energies around the Fermi level take part in conduction</w:t>
      </w:r>
      <w:r w:rsidR="00E57F45">
        <w:fldChar w:fldCharType="begin" w:fldLock="1"/>
      </w:r>
      <w:r w:rsidR="00DC6B43">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rsidR="00E57F45">
        <w:fldChar w:fldCharType="separate"/>
      </w:r>
      <w:r w:rsidR="00DC6B43" w:rsidRPr="00DC6B43">
        <w:rPr>
          <w:noProof/>
        </w:rPr>
        <w:t>[226]–[228]</w:t>
      </w:r>
      <w:r w:rsidR="00E57F45">
        <w:fldChar w:fldCharType="end"/>
      </w:r>
      <w:r w:rsidR="00E57F45">
        <w:t>.</w:t>
      </w:r>
      <w:r w:rsidR="00FF4A08">
        <w:t xml:space="preserve"> As such, the total asymmetry depends on the energy thermal broadening. For example, if the device </w:t>
      </w:r>
      <w:proofErr w:type="gramStart"/>
      <w:r w:rsidR="00FF4A08">
        <w:t>is biased</w:t>
      </w:r>
      <w:proofErr w:type="gramEnd"/>
      <w:r w:rsidR="00FF4A08">
        <w:t xml:space="preserve">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A1321C">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DC6B43">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4]\u2013[27], [29], [30], [32], [35], [20], [39], [41]\u2013[43], [46], [48], [49], [56], [62], [66], [67], [79]\u2013[81], [83], [87], [89], [129]\u2013[133], [135], [137], [138], [141], [146], [147], [167], [175], [229]\u2013[240]", "plainTextFormattedCitation" : "[19], [24]\u2013[27], [29], [30], [32], [35], [20], [39], [41]\u2013[43], [46], [48], [49], [56], [62], [66], [67], [79]\u2013[81], [83], [87], [89], [129]\u2013[133], [135], [137], [138], [141], [146], [147], [167], [175], [229]\u2013[240]", "previouslyFormattedCitation" : "[19], [24]\u2013[27], [29], [30], [32], [35], [20], [39], [41]\u2013[43], [46], [48], [49], [56], [62], [66], [67], [79]\u2013[81], [83], [87], [89], [129]\u2013[133], [135], [137], [138], [141], [146], [147], [167], [175], [229]\u2013[240]" }, "properties" : { "noteIndex" : 0 }, "schema" : "https://github.com/citation-style-language/schema/raw/master/csl-citation.json" }</w:instrText>
      </w:r>
      <w:r w:rsidR="006E1F9A">
        <w:fldChar w:fldCharType="separate"/>
      </w:r>
      <w:r w:rsidR="00DC6B43" w:rsidRPr="00DC6B43">
        <w:rPr>
          <w:noProof/>
        </w:rPr>
        <w:t>[19], [24]–[27], [29], [30], [32], [35], [20], [39], [41]–[43], [46], [48], [49], [56], [62], [66], [67], [79]–[81], [83], [87], [89], [129]–[133], [135], [137], [138], [141], [146], [147], [167], [175], [229]–[240]</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rsidR="00FD0172">
        <w:fldChar w:fldCharType="separate"/>
      </w:r>
      <w:r w:rsidR="00DC6B43" w:rsidRPr="00DC6B43">
        <w:rPr>
          <w:noProof/>
        </w:rPr>
        <w:t>[63], [241]–[244]</w:t>
      </w:r>
      <w:r w:rsidR="00FD0172">
        <w:fldChar w:fldCharType="end"/>
      </w:r>
      <w:r w:rsidR="00CD5026">
        <w:t>.</w:t>
      </w:r>
      <w:r w:rsidR="00FD0172">
        <w:t xml:space="preserve"> The angular distribution smearing should be included used in the Landauer-B</w:t>
      </w:r>
      <w:r w:rsidR="00FD0172">
        <w:rPr>
          <w:rFonts w:cs="Times"/>
        </w:rPr>
        <w:t>ü</w:t>
      </w:r>
      <w:r w:rsidR="00FD0172">
        <w:t xml:space="preserve">ttiker to include the effect of such smearing. Accordingly, </w:t>
      </w:r>
      <w:proofErr w:type="gramStart"/>
      <w:r w:rsidR="00FD0172">
        <w:t>the Landauer-B</w:t>
      </w:r>
      <w:r w:rsidR="00FD0172">
        <w:rPr>
          <w:rFonts w:cs="Times"/>
        </w:rPr>
        <w:t>ü</w:t>
      </w:r>
      <w:r w:rsidR="00FD0172">
        <w:t xml:space="preserve">ttiker equation </w:t>
      </w:r>
      <w:r w:rsidR="00AF36E7">
        <w:t xml:space="preserve">for the interface conductance </w:t>
      </w:r>
      <w:r w:rsidR="00FD0172">
        <w:t>be written as</w:t>
      </w:r>
      <w:proofErr w:type="gramEnd"/>
      <w:r w:rsidR="00FD0172">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21" w:name="_Ref490063659"/>
            <w:r>
              <w:t>(</w:t>
            </w:r>
            <w:fldSimple w:instr=" STYLEREF 1 \s ">
              <w:r w:rsidR="001465E4">
                <w:rPr>
                  <w:noProof/>
                  <w:cs/>
                </w:rPr>
                <w:t>‎</w:t>
              </w:r>
              <w:r w:rsidR="001465E4">
                <w:rPr>
                  <w:noProof/>
                </w:rPr>
                <w:t>4</w:t>
              </w:r>
            </w:fldSimple>
            <w:r>
              <w:t>.</w:t>
            </w:r>
            <w:fldSimple w:instr=" SEQ Equation \* ARABIC \s 1 ">
              <w:r w:rsidR="000C5C22">
                <w:rPr>
                  <w:noProof/>
                </w:rPr>
                <w:t>4</w:t>
              </w:r>
            </w:fldSimple>
            <w:r>
              <w:t>)</w:t>
            </w:r>
            <w:bookmarkEnd w:id="21"/>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00DC6B43"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1C7C42">
      <w:pPr>
        <w:pStyle w:val="Heading2"/>
      </w:pPr>
      <w:r>
        <w:lastRenderedPageBreak/>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following the same procedure given in</w:t>
      </w:r>
      <w:r w:rsidR="008E5A8E">
        <w:t xml:space="preserve"> Appendix B</w:t>
      </w:r>
      <w:r>
        <w:t xml:space="preserve">. </w:t>
      </w:r>
      <w:r w:rsidR="00AC337E">
        <w:t xml:space="preserve">The </w:t>
      </w:r>
      <w:r w:rsidR="00310A6C">
        <w:t xml:space="preserve">devices were fabricated with </w:t>
      </w:r>
      <w:proofErr w:type="gramStart"/>
      <w:r w:rsidR="00310A6C">
        <w:t>4</w:t>
      </w:r>
      <w:proofErr w:type="gramEnd"/>
      <w:r w:rsidR="00310A6C">
        <w:t xml:space="preserve"> oblique angles: 20</w:t>
      </w:r>
      <w:r w:rsidR="00310A6C">
        <w:rPr>
          <w:rFonts w:cs="Times"/>
        </w:rPr>
        <w:t>°, 30°, 45° and 60°</w:t>
      </w:r>
      <w:r w:rsidR="00AC337E">
        <w:rPr>
          <w:rFonts w:cs="Times"/>
        </w:rPr>
        <w:t>, with 5 devices fabricated at each angle.</w:t>
      </w:r>
      <w:r w:rsidR="0003191D">
        <w:rPr>
          <w:rFonts w:cs="Times"/>
        </w:rPr>
        <w:t xml:space="preserve"> The measurements </w:t>
      </w:r>
      <w:proofErr w:type="gramStart"/>
      <w:r w:rsidR="0003191D">
        <w:rPr>
          <w:rFonts w:cs="Times"/>
        </w:rPr>
        <w:t>were performed</w:t>
      </w:r>
      <w:proofErr w:type="gramEnd"/>
      <w:r w:rsidR="0003191D">
        <w:rPr>
          <w:rFonts w:cs="Times"/>
        </w:rPr>
        <w:t xml:space="preserve"> using a setup similar to that shown in</w:t>
      </w:r>
      <w:r w:rsidR="00533394">
        <w:rPr>
          <w:rFonts w:cs="Times"/>
        </w:rPr>
        <w:t xml:space="preserve"> Appendix C.</w:t>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5E7C77">
      <w:pPr>
        <w:keepNext/>
        <w:ind w:firstLine="0"/>
        <w:jc w:val="center"/>
      </w:pPr>
      <w:r>
        <w:rPr>
          <w:noProof/>
        </w:rPr>
        <w:drawing>
          <wp:inline distT="0" distB="0" distL="0" distR="0" wp14:anchorId="3DADA1C1" wp14:editId="4923341E">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3765D9" w:rsidRDefault="003765D9" w:rsidP="006C6A60">
      <w:pPr>
        <w:pStyle w:val="Caption"/>
      </w:pPr>
      <w:bookmarkStart w:id="22" w:name="_Ref490089643"/>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5</w:t>
        </w:r>
      </w:fldSimple>
      <w:bookmarkEnd w:id="22"/>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ry was 1.47 at an angle of 30°; this asymmetry is 28% -43% higher than that obtained using CVD geometrical 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proofErr w:type="gramStart"/>
      <w:r>
        <w:rPr>
          <w:rFonts w:cs="Times"/>
        </w:rPr>
        <w:t>can be attributed</w:t>
      </w:r>
      <w:proofErr w:type="gramEnd"/>
      <w:r>
        <w:rPr>
          <w:rFonts w:cs="Times"/>
        </w:rPr>
        <w:t xml:space="preserve">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w:t>
      </w:r>
      <w:proofErr w:type="gramStart"/>
      <w:r w:rsidR="0048037C">
        <w:rPr>
          <w:rFonts w:cs="Times"/>
        </w:rPr>
        <w:t>can be attributed</w:t>
      </w:r>
      <w:proofErr w:type="gramEnd"/>
      <w:r w:rsidR="0048037C">
        <w:rPr>
          <w:rFonts w:cs="Times"/>
        </w:rPr>
        <w:t xml:space="preserve"> to the eff</w:t>
      </w:r>
      <w:r w:rsidR="00912B26">
        <w:rPr>
          <w:rFonts w:cs="Times"/>
        </w:rPr>
        <w:t>e</w:t>
      </w:r>
      <w:r w:rsidR="0048037C">
        <w:rPr>
          <w:rFonts w:cs="Times"/>
        </w:rPr>
        <w:t xml:space="preserve">ctiveness of oblique </w:t>
      </w:r>
      <w:r w:rsidR="0048037C">
        <w:rPr>
          <w:rFonts w:cs="Times"/>
        </w:rPr>
        <w:lastRenderedPageBreak/>
        <w:t>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DC6B43">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sidR="007234FA">
        <w:rPr>
          <w:rFonts w:cs="Times"/>
        </w:rPr>
        <w:fldChar w:fldCharType="separate"/>
      </w:r>
      <w:r w:rsidR="00DC6B43" w:rsidRPr="00DC6B43">
        <w:rPr>
          <w:rFonts w:cs="Times"/>
          <w:noProof/>
        </w:rPr>
        <w:t>[218]–[220], [222], [223], [245]</w:t>
      </w:r>
      <w:r w:rsidR="007234FA">
        <w:rPr>
          <w:rFonts w:cs="Times"/>
        </w:rPr>
        <w:fldChar w:fldCharType="end"/>
      </w:r>
      <w:r w:rsidR="00B01CA6">
        <w:rPr>
          <w:rFonts w:cs="Times"/>
        </w:rPr>
        <w:t>.</w:t>
      </w:r>
    </w:p>
    <w:p w:rsidR="003765D9" w:rsidRDefault="003765D9" w:rsidP="003765D9">
      <w:pPr>
        <w:keepNext/>
        <w:ind w:firstLine="0"/>
      </w:pPr>
      <w:r>
        <w:rPr>
          <w:noProof/>
        </w:rPr>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6C6A60">
      <w:pPr>
        <w:pStyle w:val="Caption"/>
      </w:pPr>
      <w:bookmarkStart w:id="23" w:name="_Ref490089843"/>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6</w:t>
        </w:r>
      </w:fldSimple>
      <w:bookmarkEnd w:id="23"/>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1C7C42">
      <w:pPr>
        <w:pStyle w:val="Heading2"/>
      </w:pPr>
      <w:r>
        <w:t>Conclusion</w:t>
      </w:r>
    </w:p>
    <w:p w:rsidR="00B01CA6" w:rsidRDefault="00B01CA6" w:rsidP="00B01CA6">
      <w:r>
        <w:t>Oblique incidence diodes outperform geometrical diodes in terms of the asymmetry</w:t>
      </w:r>
      <w:r w:rsidR="007234FA">
        <w:t xml:space="preserve">. The added asymmetry comes at the expense of adding an extra terminal, making the oblique incidence diodes a 3-terminal device. The added terminal adds to the functionality of the device, allowing it to </w:t>
      </w:r>
      <w:proofErr w:type="gramStart"/>
      <w:r w:rsidR="007234FA">
        <w:t>be used</w:t>
      </w:r>
      <w:proofErr w:type="gramEnd"/>
      <w:r w:rsidR="007234FA">
        <w:t xml:space="preserve"> to implement graphene PN junction multiplexers and logic.</w:t>
      </w:r>
      <w:r w:rsidR="007831CD">
        <w:t xml:space="preserve"> The largest asymmetry </w:t>
      </w:r>
      <w:proofErr w:type="gramStart"/>
      <w:r w:rsidR="007831CD">
        <w:t>was obtained</w:t>
      </w:r>
      <w:proofErr w:type="gramEnd"/>
      <w:r w:rsidR="007831CD">
        <w:t xml:space="preserve"> for a gate angle of 45</w:t>
      </w:r>
      <w:r w:rsidR="007831CD">
        <w:rPr>
          <w:rFonts w:cs="Times"/>
        </w:rPr>
        <w:t>°.</w:t>
      </w:r>
    </w:p>
    <w:p w:rsidR="00AE160D" w:rsidRPr="00B01CA6" w:rsidRDefault="00BF38B3" w:rsidP="00E21D8C">
      <w:r>
        <w:t xml:space="preserve">Quantitatively, the asymmetry numbers are very low and need to </w:t>
      </w:r>
      <w:proofErr w:type="gramStart"/>
      <w:r>
        <w:t>be improved</w:t>
      </w:r>
      <w:proofErr w:type="gramEnd"/>
      <w:r>
        <w:t xml:space="preserve"> for the devices to be application worthy. The major culprit in limiting th</w:t>
      </w:r>
      <w:r w:rsidR="007F6967">
        <w:t>e asymmetry is the scattering, which smears the</w:t>
      </w:r>
      <w:r w:rsidR="008F3A1C">
        <w:t xml:space="preserve"> angular distribution of the </w:t>
      </w:r>
      <w:proofErr w:type="gramStart"/>
      <w:r w:rsidR="008F3A1C">
        <w:t>carriers</w:t>
      </w:r>
      <w:proofErr w:type="gramEnd"/>
      <w:r w:rsidR="008F3A1C">
        <w:t xml:space="preserve"> incident on the gate to the point of smearing the </w:t>
      </w:r>
      <w:r w:rsidR="008F3A1C">
        <w:lastRenderedPageBreak/>
        <w:t>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w:t>
      </w:r>
      <w:proofErr w:type="spellStart"/>
      <w:r w:rsidR="00AE160D">
        <w:rPr>
          <w:rFonts w:cs="Times"/>
        </w:rPr>
        <w:t>hBN</w:t>
      </w:r>
      <w:proofErr w:type="spellEnd"/>
      <w:r w:rsidR="00AE160D">
        <w:rPr>
          <w:rFonts w:cs="Times"/>
        </w:rPr>
        <w:t xml:space="preserve">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DC6B43">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sidR="00AE48D4">
        <w:rPr>
          <w:rFonts w:cs="Times"/>
        </w:rPr>
        <w:fldChar w:fldCharType="separate"/>
      </w:r>
      <w:r w:rsidR="00DC6B43" w:rsidRPr="00DC6B43">
        <w:rPr>
          <w:rFonts w:cs="Times"/>
          <w:noProof/>
        </w:rPr>
        <w:t>[238], [246]–[249]</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AB7B79">
      <w:pPr>
        <w:pStyle w:val="Heading1"/>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DC6B43">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rsidR="0057340A">
        <w:fldChar w:fldCharType="separate"/>
      </w:r>
      <w:r w:rsidR="00DC6B43" w:rsidRPr="00DC6B43">
        <w:rPr>
          <w:noProof/>
        </w:rPr>
        <w:t>[250]</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DC6B43">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rsidR="00417028">
        <w:fldChar w:fldCharType="separate"/>
      </w:r>
      <w:r w:rsidR="00DC6B43" w:rsidRPr="00DC6B43">
        <w:rPr>
          <w:noProof/>
        </w:rPr>
        <w:t>[30], [48], [251]</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DC6B43">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rsidR="00FB5998">
        <w:fldChar w:fldCharType="separate"/>
      </w:r>
      <w:r w:rsidR="00DC6B43" w:rsidRPr="00DC6B43">
        <w:rPr>
          <w:noProof/>
        </w:rPr>
        <w:t>[226]–[228]</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DC6B43">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rsidR="00417028">
        <w:fldChar w:fldCharType="separate"/>
      </w:r>
      <w:r w:rsidR="00DC6B43" w:rsidRPr="00DC6B43">
        <w:rPr>
          <w:noProof/>
        </w:rPr>
        <w:t>[130], [137], [252]</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DC6B43">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00BB09BB">
        <w:fldChar w:fldCharType="separate"/>
      </w:r>
      <w:r w:rsidR="00DC6B43" w:rsidRPr="00DC6B43">
        <w:rPr>
          <w:noProof/>
        </w:rPr>
        <w:t>[253]–[259]</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C7C42">
      <w:pPr>
        <w:pStyle w:val="Heading2"/>
      </w:pPr>
      <w:r>
        <w:lastRenderedPageBreak/>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6C6A60">
      <w:pPr>
        <w:pStyle w:val="Caption"/>
      </w:pPr>
      <w:bookmarkStart w:id="24" w:name="_Ref489873128"/>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1</w:t>
        </w:r>
      </w:fldSimple>
      <w:bookmarkEnd w:id="24"/>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lastRenderedPageBreak/>
        <w:t>The calculation of the tunneling resistance is based on the analysis of Graphene-Insulator-Graphene (GIG) junctions</w:t>
      </w:r>
      <w:r>
        <w:fldChar w:fldCharType="begin" w:fldLock="1"/>
      </w:r>
      <w:r w:rsidR="00DC6B43">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DC6B43">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slightly, but follows it</w:t>
      </w:r>
      <w:r w:rsidR="006319F3">
        <w:t>s</w:t>
      </w:r>
      <w:r>
        <w:t xml:space="preserve"> essence otherwise. </w:t>
      </w:r>
      <w:proofErr w:type="gramStart"/>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proofErr w:type="gramEnd"/>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6C6A60">
      <w:pPr>
        <w:pStyle w:val="Caption"/>
      </w:pPr>
      <w:bookmarkStart w:id="25" w:name="_Ref489371196"/>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2</w:t>
        </w:r>
      </w:fldSimple>
      <w:bookmarkEnd w:id="25"/>
      <w:r>
        <w:t xml:space="preserve"> Cross Section of the graphene coupler with the bottom oxide only shown for clarity. The electronic energy dispersion relation for each region </w:t>
      </w:r>
      <w:proofErr w:type="gramStart"/>
      <w:r>
        <w:t>is shown</w:t>
      </w:r>
      <w:proofErr w:type="gramEnd"/>
      <w:r>
        <w:t xml:space="preserve">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lastRenderedPageBreak/>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6C6A60">
      <w:pPr>
        <w:pStyle w:val="Caption"/>
      </w:pPr>
      <w:bookmarkStart w:id="26" w:name="_Ref489421109"/>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3</w:t>
        </w:r>
      </w:fldSimple>
      <w:bookmarkEnd w:id="26"/>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w:t>
      </w:r>
      <w:proofErr w:type="gramStart"/>
      <w:r>
        <w:t>is defined</w:t>
      </w:r>
      <w:proofErr w:type="gramEnd"/>
      <w:r>
        <w:t xml:space="preserve">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E020D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FD2A2C">
                <w:rPr>
                  <w:noProof/>
                  <w:cs/>
                </w:rPr>
                <w:t>‎</w:t>
              </w:r>
              <w:r w:rsidR="00FD2A2C">
                <w:rPr>
                  <w:noProof/>
                </w:rPr>
                <w:t>5</w:t>
              </w:r>
            </w:fldSimple>
            <w:r>
              <w:t>.</w:t>
            </w:r>
            <w:fldSimple w:instr=" SEQ Equation \* ARABIC \s 1 ">
              <w:r w:rsidR="007F279E">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proofErr w:type="gramStart"/>
      <w:r>
        <w:rPr>
          <w:rFonts w:eastAsiaTheme="minorEastAsia"/>
        </w:rPr>
        <w:t>is provided</w:t>
      </w:r>
      <w:proofErr w:type="gramEnd"/>
      <w:r>
        <w:rPr>
          <w:rFonts w:eastAsiaTheme="minorEastAsia"/>
        </w:rPr>
        <w:t xml:space="preserve"> in</w:t>
      </w:r>
      <w:r w:rsidR="00CE0147">
        <w:rPr>
          <w:rFonts w:eastAsiaTheme="minorEastAsia"/>
        </w:rPr>
        <w:t xml:space="preserve"> Appendix D</w:t>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w:t>
      </w:r>
      <w:proofErr w:type="gramStart"/>
      <w:r w:rsidR="00F66CFC">
        <w:rPr>
          <w:rFonts w:eastAsiaTheme="minorEastAsia"/>
        </w:rPr>
        <w:t xml:space="preserve">is </w:t>
      </w:r>
      <w:r w:rsidR="00A571BC">
        <w:rPr>
          <w:rFonts w:eastAsiaTheme="minorEastAsia"/>
        </w:rPr>
        <w:t>expected</w:t>
      </w:r>
      <w:proofErr w:type="gramEnd"/>
      <w:r w:rsidR="00A571BC">
        <w:rPr>
          <w:rFonts w:eastAsiaTheme="minorEastAsia"/>
        </w:rPr>
        <w:t xml:space="preserve">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w:t>
      </w:r>
      <w:proofErr w:type="gramStart"/>
      <w:r w:rsidR="00CA15D8">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w:t>
      </w:r>
      <w:proofErr w:type="gramStart"/>
      <w:r w:rsidR="00CA15D8">
        <w:rPr>
          <w:rFonts w:eastAsiaTheme="minorEastAsia"/>
        </w:rPr>
        <w:t>can be found</w:t>
      </w:r>
      <w:proofErr w:type="gramEnd"/>
      <w:r w:rsidR="00CA15D8">
        <w:rPr>
          <w:rFonts w:eastAsiaTheme="minorEastAsia"/>
        </w:rPr>
        <w:t xml:space="preserve"> in</w:t>
      </w:r>
      <w:r w:rsidR="00CE0147">
        <w:rPr>
          <w:rFonts w:eastAsiaTheme="minorEastAsia"/>
        </w:rPr>
        <w:t xml:space="preserve"> Appendix D</w:t>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27" w:name="_Ref489419767"/>
          </w:p>
        </w:tc>
        <w:tc>
          <w:tcPr>
            <w:tcW w:w="3856" w:type="pct"/>
            <w:vAlign w:val="center"/>
          </w:tcPr>
          <w:p w:rsidR="00CA15D8" w:rsidRPr="00583390" w:rsidRDefault="00E020D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E020D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28" w:name="_Ref489713235"/>
            <w:r>
              <w:t>(</w:t>
            </w:r>
            <w:fldSimple w:instr=" STYLEREF 1 \s ">
              <w:r w:rsidR="00FD2A2C">
                <w:rPr>
                  <w:noProof/>
                  <w:cs/>
                </w:rPr>
                <w:t>‎</w:t>
              </w:r>
              <w:r w:rsidR="00FD2A2C">
                <w:rPr>
                  <w:noProof/>
                </w:rPr>
                <w:t>5</w:t>
              </w:r>
            </w:fldSimple>
            <w:r>
              <w:t>.</w:t>
            </w:r>
            <w:fldSimple w:instr=" SEQ Equation \* ARABIC \s 1 ">
              <w:r w:rsidR="00FD2A2C">
                <w:rPr>
                  <w:noProof/>
                </w:rPr>
                <w:t>2</w:t>
              </w:r>
            </w:fldSimple>
            <w:r>
              <w:t>)</w:t>
            </w:r>
            <w:bookmarkEnd w:id="28"/>
          </w:p>
        </w:tc>
      </w:tr>
    </w:tbl>
    <w:p w:rsidR="00015C36" w:rsidRDefault="00AF37C1" w:rsidP="00AF37C1">
      <w:proofErr w:type="gramStart"/>
      <w:r>
        <w:t xml:space="preserve">W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27"/>
    <w:p w:rsidR="004D425E" w:rsidRDefault="004D425E" w:rsidP="001C7C42">
      <w:pPr>
        <w:pStyle w:val="Heading2"/>
      </w:pPr>
      <w:r>
        <w:t xml:space="preserve">Dependence Current Coupling Coefficient on Coupling </w:t>
      </w:r>
      <w:r w:rsidR="006B65CA">
        <w:t>Distance</w:t>
      </w:r>
    </w:p>
    <w:p w:rsidR="000F68F5" w:rsidRDefault="000F68F5" w:rsidP="000F68F5">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E020D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29" w:name="_Ref489713041"/>
            <w:r>
              <w:t>(</w:t>
            </w:r>
            <w:fldSimple w:instr=" STYLEREF 1 \s ">
              <w:r w:rsidR="007F279E">
                <w:rPr>
                  <w:noProof/>
                  <w:cs/>
                </w:rPr>
                <w:t>‎</w:t>
              </w:r>
              <w:r w:rsidR="007F279E">
                <w:rPr>
                  <w:noProof/>
                </w:rPr>
                <w:t>5</w:t>
              </w:r>
            </w:fldSimple>
            <w:r>
              <w:t>.</w:t>
            </w:r>
            <w:fldSimple w:instr=" SEQ Equation \* ARABIC \s 1 ">
              <w:r w:rsidR="007F279E">
                <w:rPr>
                  <w:noProof/>
                </w:rPr>
                <w:t>3</w:t>
              </w:r>
            </w:fldSimple>
            <w:r>
              <w:t>)</w:t>
            </w:r>
            <w:bookmarkEnd w:id="29"/>
          </w:p>
        </w:tc>
      </w:tr>
    </w:tbl>
    <w:p w:rsidR="000F68F5" w:rsidRDefault="000F68F5" w:rsidP="000F68F5">
      <w:r>
        <w:t xml:space="preserve">In the limiting case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E020D5"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30" w:name="_Ref489713141"/>
            <w:r>
              <w:t>(</w:t>
            </w:r>
            <w:fldSimple w:instr=" STYLEREF 1 \s ">
              <w:r w:rsidR="007F279E">
                <w:rPr>
                  <w:noProof/>
                  <w:cs/>
                </w:rPr>
                <w:t>‎</w:t>
              </w:r>
              <w:r w:rsidR="007F279E">
                <w:rPr>
                  <w:noProof/>
                </w:rPr>
                <w:t>5</w:t>
              </w:r>
            </w:fldSimple>
            <w:r>
              <w:t>.</w:t>
            </w:r>
            <w:fldSimple w:instr=" SEQ Equation \* ARABIC \s 1 ">
              <w:r w:rsidR="007F279E">
                <w:rPr>
                  <w:noProof/>
                </w:rPr>
                <w:t>4</w:t>
              </w:r>
            </w:fldSimple>
            <w:r>
              <w:t>)</w:t>
            </w:r>
            <w:bookmarkEnd w:id="30"/>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lastRenderedPageBreak/>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6C6A60">
      <w:pPr>
        <w:pStyle w:val="Caption"/>
      </w:pPr>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4</w:t>
        </w:r>
      </w:fldSimple>
      <w:r>
        <w:t xml:space="preserve"> (a) Spatial variation of the current and (b) Spatial variation of the voltage across a balanced coupler. The simulations </w:t>
      </w:r>
      <w:proofErr w:type="gramStart"/>
      <w:r>
        <w:t>were performed</w:t>
      </w:r>
      <w:proofErr w:type="gramEnd"/>
      <w:r>
        <w:t xml:space="preserve"> using SPICE over a discretized model comprised of 1000 sections.</w:t>
      </w:r>
    </w:p>
    <w:p w:rsidR="005012EA" w:rsidRDefault="005012EA" w:rsidP="001C7C42">
      <w:pPr>
        <w:pStyle w:val="Heading2"/>
      </w:pPr>
      <w:bookmarkStart w:id="31" w:name="_Ref489975368"/>
      <w:r>
        <w:t>Estimation of the tunneling resistance</w:t>
      </w:r>
      <w:bookmarkEnd w:id="31"/>
    </w:p>
    <w:p w:rsidR="005012EA" w:rsidRDefault="005012EA" w:rsidP="005012EA">
      <w:r>
        <w:t xml:space="preserve">The tunneling resistance can be estimated using the Bardeen Hamiltonian approach as in other Graphene-Insulator-Graphene junctions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The tunneling current evaluated using the Bardeen Transfer Hamiltonian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5</w:t>
              </w:r>
            </w:fldSimple>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w:t>
      </w:r>
      <w:proofErr w:type="spellStart"/>
      <w:r>
        <w:t>acy</w:t>
      </w:r>
      <w:proofErr w:type="spellEnd"/>
      <w:r>
        <w:t xml:space="preserve">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E020D5"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6</w:t>
              </w:r>
            </w:fldSimple>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E020D5"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32" w:name="_Ref489744879"/>
            <w:r>
              <w:t>(</w:t>
            </w:r>
            <w:fldSimple w:instr=" STYLEREF 1 \s ">
              <w:r w:rsidR="007F279E">
                <w:rPr>
                  <w:noProof/>
                  <w:cs/>
                </w:rPr>
                <w:t>‎</w:t>
              </w:r>
              <w:r w:rsidR="007F279E">
                <w:rPr>
                  <w:noProof/>
                </w:rPr>
                <w:t>5</w:t>
              </w:r>
            </w:fldSimple>
            <w:r>
              <w:t>.</w:t>
            </w:r>
            <w:fldSimple w:instr=" SEQ Equation \* ARABIC \s 1 ">
              <w:r w:rsidR="007F279E">
                <w:rPr>
                  <w:noProof/>
                </w:rPr>
                <w:t>7</w:t>
              </w:r>
            </w:fldSimple>
            <w:r>
              <w:t>)</w:t>
            </w:r>
            <w:bookmarkEnd w:id="32"/>
          </w:p>
        </w:tc>
      </w:tr>
    </w:tbl>
    <w:p w:rsidR="005012EA" w:rsidRDefault="005012EA" w:rsidP="005012EA">
      <w:proofErr w:type="gramStart"/>
      <w:r>
        <w:t xml:space="preserve">Where </w:t>
      </w:r>
      <m:oMath>
        <m:r>
          <w:rPr>
            <w:rFonts w:ascii="Cambria Math" w:eastAsiaTheme="minorEastAsia" w:hAnsi="Cambria Math"/>
          </w:rPr>
          <m:t>κ</m:t>
        </m:r>
      </m:oMath>
      <w:r>
        <w:t xml:space="preserve"> is the wavevector of the decaying exponential function inside the par</w:t>
      </w:r>
      <w:proofErr w:type="spellStart"/>
      <w:r>
        <w:t>abolic</w:t>
      </w:r>
      <w:proofErr w:type="spellEnd"/>
      <w:r>
        <w:t xml:space="preserve">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w:t>
      </w:r>
      <w:proofErr w:type="spellStart"/>
      <w:r>
        <w:t>ctor</w:t>
      </w:r>
      <w:proofErr w:type="spellEnd"/>
      <w:r>
        <w:t xml:space="preserve"> misalignment between the overlapping tunneling </w:t>
      </w:r>
      <w:proofErr w:type="spellStart"/>
      <w:r>
        <w:t>wavefunctions</w:t>
      </w:r>
      <w:proofErr w:type="spellEnd"/>
      <w: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w:t>
      </w:r>
      <w:proofErr w:type="gramEnd"/>
      <w:r>
        <w:t xml:space="preserve">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w:t>
      </w:r>
      <w:proofErr w:type="gramStart"/>
      <w:r>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w:t>
      </w:r>
      <w:proofErr w:type="gramStart"/>
      <w:r>
        <w:t>is shown</w:t>
      </w:r>
      <w:proofErr w:type="gramEnd"/>
      <w:r>
        <w:t xml:space="preserve">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w:t>
      </w:r>
      <w:proofErr w:type="gramStart"/>
      <w:r>
        <w:t>3</w:t>
      </w:r>
      <w:proofErr w:type="gramEnd"/>
      <w:r>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lastRenderedPageBreak/>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33" w:name="_Ref489743942"/>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5</w:t>
        </w:r>
      </w:fldSimple>
      <w:bookmarkEnd w:id="33"/>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E020D5"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8</w:t>
              </w:r>
            </w:fldSimple>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5012EA" w:rsidRDefault="005012EA" w:rsidP="005012EA">
      <w:r>
        <w:t xml:space="preserve">3) The two branches of the coupler </w:t>
      </w:r>
      <w:proofErr w:type="gramStart"/>
      <w:r>
        <w:t>are fabricated</w:t>
      </w:r>
      <w:proofErr w:type="gramEnd"/>
      <w:r>
        <w:t xml:space="preserve"> from a single CVD graphene sheet over SiO</w:t>
      </w:r>
      <w:r w:rsidRPr="00BB3A9B">
        <w:rPr>
          <w:vertAlign w:val="subscript"/>
        </w:rPr>
        <w:t>2</w:t>
      </w:r>
      <w:r>
        <w:t xml:space="preserve"> with a single common back gate. Since the devices are in close proximity, their Fermi level </w:t>
      </w:r>
      <w:proofErr w:type="gramStart"/>
      <w:r>
        <w:t>should be closely aligned</w:t>
      </w:r>
      <w:proofErr w:type="gramEnd"/>
      <w:r>
        <w:t xml:space="preserve">.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 xml:space="preserve">4) The region between the two branches of the coupler is typically composed of an oxide. The effective mass of the oxide </w:t>
      </w:r>
      <w:proofErr w:type="gramStart"/>
      <w:r>
        <w:t>should be taken</w:t>
      </w:r>
      <w:proofErr w:type="gramEnd"/>
      <w:r>
        <w:t xml:space="preserve"> into account when calculating the tunneling matrix element, not the free-electron mass.</w:t>
      </w:r>
    </w:p>
    <w:p w:rsidR="005012EA" w:rsidRDefault="005012EA" w:rsidP="005012EA">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xml:space="preserve">.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proofErr w:type="gramStart"/>
      <w:r>
        <w:t>Taking the above points into consideration</w:t>
      </w:r>
      <w:proofErr w:type="gramEnd"/>
      <w:r>
        <w:t xml:space="preserve">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9</w:t>
              </w:r>
            </w:fldSimple>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w:t>
      </w:r>
      <w:proofErr w:type="gramStart"/>
      <w:r w:rsidR="00AE1A31">
        <w:t>is given</w:t>
      </w:r>
      <w:proofErr w:type="gramEnd"/>
      <w:r w:rsidR="00AE1A31">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fldSimple w:instr=" STYLEREF 1 \s ">
              <w:r>
                <w:rPr>
                  <w:noProof/>
                  <w:cs/>
                </w:rPr>
                <w:t>‎</w:t>
              </w:r>
              <w:r>
                <w:rPr>
                  <w:noProof/>
                </w:rPr>
                <w:t>5</w:t>
              </w:r>
            </w:fldSimple>
            <w:r>
              <w:t>.</w:t>
            </w:r>
            <w:fldSimple w:instr=" SEQ Equation \* ARABIC \s 1 ">
              <w:r>
                <w:rPr>
                  <w:noProof/>
                </w:rPr>
                <w:t>10</w:t>
              </w:r>
            </w:fldSimple>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w:t>
      </w:r>
      <w:proofErr w:type="gramStart"/>
      <w:r>
        <w:t>is thus given</w:t>
      </w:r>
      <w:proofErr w:type="gramEnd"/>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E020D5"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34" w:name="_Ref489822567"/>
            <w:r>
              <w:t>(</w:t>
            </w:r>
            <w:fldSimple w:instr=" STYLEREF 1 \s ">
              <w:r w:rsidR="00AE1A31">
                <w:rPr>
                  <w:noProof/>
                  <w:cs/>
                </w:rPr>
                <w:t>‎</w:t>
              </w:r>
              <w:r w:rsidR="00AE1A31">
                <w:rPr>
                  <w:noProof/>
                </w:rPr>
                <w:t>5</w:t>
              </w:r>
            </w:fldSimple>
            <w:r>
              <w:t>.</w:t>
            </w:r>
            <w:fldSimple w:instr=" SEQ Equation \* ARABIC \s 1 ">
              <w:r w:rsidR="00AE1A31">
                <w:rPr>
                  <w:noProof/>
                </w:rPr>
                <w:t>11</w:t>
              </w:r>
            </w:fldSimple>
            <w:r>
              <w:t>)</w:t>
            </w:r>
            <w:bookmarkEnd w:id="34"/>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lastRenderedPageBreak/>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35" w:name="_Ref489828137"/>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6</w:t>
        </w:r>
      </w:fldSimple>
      <w:bookmarkEnd w:id="35"/>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xml:space="preserve">) while varying the Fermi level from </w:t>
      </w:r>
      <w:proofErr w:type="gramStart"/>
      <w:r>
        <w:t>0</w:t>
      </w:r>
      <w:proofErr w:type="gramEnd"/>
      <w:r>
        <w:t xml:space="preserve">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1C7C42">
      <w:pPr>
        <w:pStyle w:val="Heading2"/>
      </w:pPr>
      <w:r>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w:t>
      </w:r>
      <w:proofErr w:type="gramStart"/>
      <w:r w:rsidR="00FE3F96">
        <w:t>5</w:t>
      </w:r>
      <w:proofErr w:type="gramEnd"/>
      <w:r w:rsidR="00FE3F96">
        <w:t xml:space="preserve">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DC6B43">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53], [255]\u2013[259], [262], [21]", "plainTextFormattedCitation" : "[253], [255]\u2013[259], [262], [21]", "previouslyFormattedCitation" : "[253], [255]\u2013[259], [262], [21]" }, "properties" : { "noteIndex" : 0 }, "schema" : "https://github.com/citation-style-language/schema/raw/master/csl-citation.json" }</w:instrText>
      </w:r>
      <w:r w:rsidR="00E47B79">
        <w:fldChar w:fldCharType="separate"/>
      </w:r>
      <w:r w:rsidR="00DC6B43" w:rsidRPr="00DC6B43">
        <w:rPr>
          <w:noProof/>
        </w:rPr>
        <w:t>[253], [255]–[259], [262], [2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rsidR="00E47B79">
        <w:fldChar w:fldCharType="separate"/>
      </w:r>
      <w:r w:rsidR="00DC6B43" w:rsidRPr="00DC6B43">
        <w:rPr>
          <w:noProof/>
        </w:rPr>
        <w:t>[260], [261]</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w:t>
      </w:r>
      <w:proofErr w:type="gramStart"/>
      <w:r w:rsidR="00196857">
        <w:t>and</w:t>
      </w:r>
      <w:proofErr w:type="gramEnd"/>
      <w:r w:rsidR="00196857">
        <w:t xml:space="preserve"> should be prevented</w:t>
      </w:r>
      <w:r w:rsidR="00AB2C60">
        <w:t xml:space="preserve"> if the interconnects do not belong to the same route. </w:t>
      </w:r>
    </w:p>
    <w:p w:rsidR="00AB2C60" w:rsidRDefault="00A764EE" w:rsidP="002746DB">
      <w:r>
        <w:lastRenderedPageBreak/>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w:t>
      </w:r>
      <w:proofErr w:type="gramStart"/>
      <w:r>
        <w:t>should be carefully chosen</w:t>
      </w:r>
      <w:proofErr w:type="gramEnd"/>
      <w:r>
        <w:t xml:space="preserve"> to prevent resonant tunneling</w:t>
      </w:r>
      <w:r w:rsidR="002746DB">
        <w:t xml:space="preserve"> as long as they carry independent signals</w:t>
      </w:r>
      <w:r>
        <w:t>.</w:t>
      </w:r>
      <w:r w:rsidR="00B90F97">
        <w:t xml:space="preserve"> </w:t>
      </w:r>
    </w:p>
    <w:p w:rsidR="004D425E" w:rsidRDefault="004D425E" w:rsidP="001C7C42">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 xml:space="preserve">below </w:t>
      </w:r>
      <w:proofErr w:type="gramStart"/>
      <w:r>
        <w:t>5</w:t>
      </w:r>
      <w:proofErr w:type="gramEnd"/>
      <w:r>
        <w:t xml:space="preserve"> n</w:t>
      </w:r>
      <w:r w:rsidR="00A92BD2">
        <w:t>m</w:t>
      </w:r>
      <w:r>
        <w:t xml:space="preserve">. However, care </w:t>
      </w:r>
      <w:proofErr w:type="gramStart"/>
      <w:r>
        <w:t>should be taken</w:t>
      </w:r>
      <w:proofErr w:type="gramEnd"/>
      <w:r>
        <w:t xml:space="preserve">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AB7B79">
      <w:pPr>
        <w:pStyle w:val="Heading1"/>
      </w:pPr>
      <w:r>
        <w:lastRenderedPageBreak/>
        <w:t>Current Technological Limitations on Graphene Devices and Circuits</w:t>
      </w:r>
    </w:p>
    <w:p w:rsidR="00BA45DC" w:rsidRPr="00BA45DC" w:rsidRDefault="00BA45DC" w:rsidP="00BA45DC">
      <w:r>
        <w:t xml:space="preserve">The performance of graphene FETs and devices </w:t>
      </w:r>
      <w:proofErr w:type="gramStart"/>
      <w:r>
        <w:t>is hampered</w:t>
      </w:r>
      <w:proofErr w:type="gramEnd"/>
      <w:r>
        <w:t xml:space="preserve">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1C7C42">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DC6B43">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00DC6B43" w:rsidRPr="00DC6B43">
        <w:rPr>
          <w:noProof/>
        </w:rPr>
        <w:t>[249]</w:t>
      </w:r>
      <w:r>
        <w:fldChar w:fldCharType="end"/>
      </w:r>
      <w:r>
        <w:t xml:space="preserve">, they are simpler to fabricate. Contacts play an important role in the device’s performance. In this section, we discuss the current limitations in terms of </w:t>
      </w:r>
      <w:proofErr w:type="gramStart"/>
      <w:r>
        <w:t>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roofErr w:type="gramEnd"/>
      <w:r w:rsidR="00034C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6C6A60">
      <w:pPr>
        <w:pStyle w:val="Caption"/>
      </w:pPr>
      <w:bookmarkStart w:id="36" w:name="_Ref48990179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1</w:t>
        </w:r>
      </w:fldSimple>
      <w:bookmarkEnd w:id="36"/>
      <w:r>
        <w:t xml:space="preserve"> (a) False Color SEM image, and (b) Cross-Section of a typical graphene FET. The top gate oxide </w:t>
      </w:r>
      <w:proofErr w:type="gramStart"/>
      <w:r>
        <w:t>is used</w:t>
      </w:r>
      <w:proofErr w:type="gramEnd"/>
      <w:r>
        <w:t xml:space="preserve"> to passivate the device against environmental effects when used </w:t>
      </w:r>
      <w:r w:rsidR="000146B7">
        <w:t xml:space="preserve">or measured </w:t>
      </w:r>
      <w:r>
        <w:t>in air.</w:t>
      </w:r>
    </w:p>
    <w:p w:rsidR="008F62A8" w:rsidRDefault="008F62A8" w:rsidP="00A1321C">
      <w:pPr>
        <w:pStyle w:val="Heading3"/>
      </w:pPr>
      <w:r>
        <w:lastRenderedPageBreak/>
        <w:t>Electrical Resistance</w:t>
      </w:r>
    </w:p>
    <w:p w:rsidR="00296947" w:rsidRDefault="00296947" w:rsidP="00051E7B">
      <w:r>
        <w:t xml:space="preserve">Electrical contact resistance between metal and graphene </w:t>
      </w:r>
      <w:proofErr w:type="gramStart"/>
      <w:r>
        <w:t>has been studied</w:t>
      </w:r>
      <w:proofErr w:type="gramEnd"/>
      <w:r>
        <w:t xml:space="preserve"> extensively. Different </w:t>
      </w:r>
      <w:r w:rsidR="00D3667D">
        <w:t xml:space="preserve">contact </w:t>
      </w:r>
      <w:r>
        <w:t>models differ in the complexity and accuracy</w:t>
      </w:r>
      <w:r w:rsidR="00D3667D">
        <w:fldChar w:fldCharType="begin" w:fldLock="1"/>
      </w:r>
      <w:r w:rsidR="00DC6B43">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rsidR="00D3667D">
        <w:fldChar w:fldCharType="separate"/>
      </w:r>
      <w:r w:rsidR="00DC6B43" w:rsidRPr="00DC6B43">
        <w:rPr>
          <w:noProof/>
        </w:rPr>
        <w:t>[45], [50], [54], [88], [93], [94], [102], [109], [113], [115], [122], [127], [128], [263], [264]</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DC6B43">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rsidR="00C07D0F">
        <w:fldChar w:fldCharType="separate"/>
      </w:r>
      <w:r w:rsidR="00DC6B43" w:rsidRPr="00DC6B43">
        <w:rPr>
          <w:noProof/>
        </w:rPr>
        <w:t>[265]</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DC6B43">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rsidR="00C07D0F">
        <w:fldChar w:fldCharType="separate"/>
      </w:r>
      <w:r w:rsidR="00DC6B43" w:rsidRPr="00DC6B43">
        <w:rPr>
          <w:noProof/>
        </w:rPr>
        <w:t>[126], [266]</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rsidR="00C07D0F">
        <w:fldChar w:fldCharType="separate"/>
      </w:r>
      <w:r w:rsidR="00DC6B43" w:rsidRPr="00DC6B43">
        <w:rPr>
          <w:noProof/>
        </w:rPr>
        <w:t>[54], [57], [94], [100], [109], [112], [118], [119], [123], [128]</w:t>
      </w:r>
      <w:r w:rsidR="00C07D0F">
        <w:fldChar w:fldCharType="end"/>
      </w:r>
      <w:r w:rsidR="004C618A">
        <w:t>, measured experimentally</w:t>
      </w:r>
      <w:r w:rsidR="00C07D0F">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rsidR="00C07D0F">
        <w:fldChar w:fldCharType="separate"/>
      </w:r>
      <w:r w:rsidR="00DC6B43" w:rsidRPr="00DC6B43">
        <w:rPr>
          <w:noProof/>
        </w:rPr>
        <w:t>[62], [94], [95], [102], [112], [115], [117], [121], [146]</w:t>
      </w:r>
      <w:r w:rsidR="00C07D0F">
        <w:fldChar w:fldCharType="end"/>
      </w:r>
      <w:r w:rsidR="004C618A">
        <w:t>, and it</w:t>
      </w:r>
      <w:r w:rsidR="00B44011">
        <w:t>s impact on the interpretation of experimental data evaluated</w:t>
      </w:r>
      <w:r w:rsidR="00C07D0F">
        <w:fldChar w:fldCharType="begin" w:fldLock="1"/>
      </w:r>
      <w:r w:rsidR="00DC6B43">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rsidR="00C07D0F">
        <w:fldChar w:fldCharType="separate"/>
      </w:r>
      <w:r w:rsidR="00DC6B43" w:rsidRPr="00DC6B43">
        <w:rPr>
          <w:noProof/>
        </w:rPr>
        <w:t>[265]</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DC6B43">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rsidR="006D3C6A">
        <w:fldChar w:fldCharType="separate"/>
      </w:r>
      <w:r w:rsidR="00DC6B43" w:rsidRPr="00DC6B43">
        <w:rPr>
          <w:noProof/>
        </w:rPr>
        <w:t>[45], [50], [91], [93], [94], [100], [109], [112], [115], [116], [118], [120], [122], [123], [127], [128]</w:t>
      </w:r>
      <w:r w:rsidR="006D3C6A">
        <w:fldChar w:fldCharType="end"/>
      </w:r>
      <w:r w:rsidR="006D3C6A">
        <w:t>. Palladium and nickel has been identified as the metals with lowest contact resistance with graphene</w:t>
      </w:r>
      <w:r w:rsidR="000B4BD5">
        <w:fldChar w:fldCharType="begin" w:fldLock="1"/>
      </w:r>
      <w:r w:rsidR="00DC6B43">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rsidR="000B4BD5">
        <w:fldChar w:fldCharType="separate"/>
      </w:r>
      <w:r w:rsidR="00DC6B43" w:rsidRPr="00DC6B43">
        <w:rPr>
          <w:noProof/>
        </w:rPr>
        <w:t>[50], [88], [91], [94], [105], [112], [120], [122], [126], [128], [267]</w:t>
      </w:r>
      <w:r w:rsidR="000B4BD5">
        <w:fldChar w:fldCharType="end"/>
      </w:r>
      <w:r w:rsidR="000B4BD5">
        <w:t xml:space="preserve">, with </w:t>
      </w:r>
      <w:proofErr w:type="spellStart"/>
      <w:r w:rsidR="000B4BD5">
        <w:t>Pd</w:t>
      </w:r>
      <w:proofErr w:type="spellEnd"/>
      <w:r w:rsidR="000B4BD5">
        <w:t xml:space="preserve"> giving lower contact resistance results</w:t>
      </w:r>
      <w:r w:rsidR="006D3C6A">
        <w:t xml:space="preserve">. </w:t>
      </w:r>
      <w:r w:rsidR="00555757">
        <w:t>T</w:t>
      </w:r>
      <w:r w:rsidR="006D3C6A">
        <w:t xml:space="preserve">he low adhesion of </w:t>
      </w:r>
      <w:proofErr w:type="spellStart"/>
      <w:r w:rsidR="006D3C6A">
        <w:t>Pd</w:t>
      </w:r>
      <w:proofErr w:type="spellEnd"/>
      <w:r w:rsidR="006D3C6A">
        <w:t xml:space="preserve"> to graphene necessitates the use of an adhesion layer. Titanium and chromium has been both proposed and used as adhesion layer candidates</w:t>
      </w:r>
      <w:r w:rsidR="00563857">
        <w:fldChar w:fldCharType="begin" w:fldLock="1"/>
      </w:r>
      <w:r w:rsidR="00DC6B43">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rsidR="00563857">
        <w:fldChar w:fldCharType="separate"/>
      </w:r>
      <w:r w:rsidR="00DC6B43" w:rsidRPr="00DC6B43">
        <w:rPr>
          <w:noProof/>
        </w:rPr>
        <w:t>[93], [103]</w:t>
      </w:r>
      <w:r w:rsidR="00563857">
        <w:fldChar w:fldCharType="end"/>
      </w:r>
      <w:r w:rsidR="006D3C6A">
        <w:t xml:space="preserve">. </w:t>
      </w:r>
    </w:p>
    <w:p w:rsidR="00C07D0F" w:rsidRDefault="00771A9D" w:rsidP="00D4012A">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00DC6B43" w:rsidRPr="00DC6B43">
        <w:rPr>
          <w:noProof/>
        </w:rPr>
        <w:t>[87]</w:t>
      </w:r>
      <w:r>
        <w:fldChar w:fldCharType="end"/>
      </w:r>
      <w:r>
        <w:t>, which provides a single value for the contact resistance. The fabrication procedure is similar to that outlined in</w:t>
      </w:r>
      <w:r w:rsidR="00CE0147">
        <w:t xml:space="preserve"> Appendix B</w:t>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xml:space="preserve">; a box plot of the fitted data </w:t>
      </w:r>
      <w:proofErr w:type="gramStart"/>
      <w:r w:rsidR="00FC05BD">
        <w:t>is shown</w:t>
      </w:r>
      <w:proofErr w:type="gramEnd"/>
      <w:r w:rsidR="00FC05BD">
        <w:t xml:space="preserve">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lastRenderedPageBreak/>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6C6A60">
      <w:pPr>
        <w:pStyle w:val="Caption"/>
      </w:pPr>
      <w:bookmarkStart w:id="37" w:name="_Ref489900135"/>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2</w:t>
        </w:r>
      </w:fldSimple>
      <w:bookmarkEnd w:id="37"/>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w:t>
      </w:r>
      <w:r w:rsidR="00755BE5">
        <w:t>. T</w:t>
      </w:r>
      <w:r>
        <w:t xml:space="preserve">he data analysis </w:t>
      </w:r>
      <w:proofErr w:type="gramStart"/>
      <w:r>
        <w:t>was performed</w:t>
      </w:r>
      <w:proofErr w:type="gramEnd"/>
      <w:r>
        <w:t xml:space="preserve"> using measurements from 25 devices for each metal stack.</w:t>
      </w:r>
      <w:r w:rsidR="00755BE5">
        <w:t xml:space="preserve"> The </w:t>
      </w:r>
      <w:proofErr w:type="gramStart"/>
      <w:r w:rsidR="00755BE5">
        <w:t>box plot whisker edges</w:t>
      </w:r>
      <w:proofErr w:type="gramEnd"/>
      <w:r w:rsidR="00755BE5">
        <w:t xml:space="preserve"> correspond to the extreme data points, the blue box limits correspond to the 75% and 25% percentile points and the red horizontal line is the median of the data.</w:t>
      </w:r>
      <w:r w:rsidR="006523DF">
        <w:t xml:space="preserve"> The results show the </w:t>
      </w:r>
      <w:proofErr w:type="spellStart"/>
      <w:r w:rsidR="006523DF">
        <w:t>the</w:t>
      </w:r>
      <w:proofErr w:type="spellEnd"/>
      <w:r w:rsidR="006523DF">
        <w:t xml:space="preserve"> </w:t>
      </w:r>
      <w:proofErr w:type="spellStart"/>
      <w:r w:rsidR="006523DF">
        <w:t>Ti</w:t>
      </w:r>
      <w:proofErr w:type="spellEnd"/>
      <w:r w:rsidR="006523DF">
        <w:t>/</w:t>
      </w:r>
      <w:proofErr w:type="spellStart"/>
      <w:r w:rsidR="006523DF">
        <w:t>Pd</w:t>
      </w:r>
      <w:proofErr w:type="spellEnd"/>
      <w:r w:rsidR="006523DF">
        <w:t xml:space="preserve"> stack shows less spread and lower contact resistance compared to Cr/Pd.</w:t>
      </w:r>
    </w:p>
    <w:p w:rsidR="004D3A95" w:rsidRPr="004D3A95" w:rsidRDefault="00F115A7" w:rsidP="00163F3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rsidR="00DC6B43">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00DC6B43" w:rsidRPr="00DC6B43">
        <w:rPr>
          <w:noProof/>
        </w:rPr>
        <w:t>[126]</w:t>
      </w:r>
      <w:r>
        <w:fldChar w:fldCharType="end"/>
      </w:r>
      <w:r>
        <w:t xml:space="preserve">. </w:t>
      </w:r>
      <w:r w:rsidR="001C43A8">
        <w:t xml:space="preserve">The lower spread and median in </w:t>
      </w:r>
      <w:proofErr w:type="spellStart"/>
      <w:r w:rsidR="001C43A8">
        <w:t>Ti</w:t>
      </w:r>
      <w:proofErr w:type="spellEnd"/>
      <w:r w:rsidR="001C43A8">
        <w:t>/</w:t>
      </w:r>
      <w:proofErr w:type="spellStart"/>
      <w:r w:rsidR="001C43A8">
        <w:t>Pd</w:t>
      </w:r>
      <w:proofErr w:type="spellEnd"/>
      <w:r w:rsidR="001C43A8">
        <w:t xml:space="preserve"> points towards less oxidation of </w:t>
      </w:r>
      <w:proofErr w:type="spellStart"/>
      <w:r w:rsidR="001C43A8">
        <w:t>Ti</w:t>
      </w:r>
      <w:proofErr w:type="spellEnd"/>
      <w:r w:rsidR="001C43A8">
        <w:t xml:space="preserve">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rsidR="003A5315">
        <w:fldChar w:fldCharType="separate"/>
      </w:r>
      <w:r w:rsidR="00DC6B43" w:rsidRPr="00DC6B43">
        <w:rPr>
          <w:noProof/>
        </w:rPr>
        <w:t>[28], [97], [102], [112], [116], [117], [120], [122], [126], [128]</w:t>
      </w:r>
      <w:r w:rsidR="003A5315">
        <w:fldChar w:fldCharType="end"/>
      </w:r>
      <w:r w:rsidR="004308B0">
        <w:t>.</w:t>
      </w:r>
      <w:r w:rsidR="00A96F60">
        <w:t xml:space="preserve"> </w:t>
      </w:r>
    </w:p>
    <w:p w:rsidR="008F62A8" w:rsidRDefault="008F62A8" w:rsidP="00A1321C">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w:t>
      </w:r>
      <w:r w:rsidR="003124C8">
        <w:lastRenderedPageBreak/>
        <w:t xml:space="preserve">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DC6B43">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rsidR="0026222D">
        <w:fldChar w:fldCharType="separate"/>
      </w:r>
      <w:r w:rsidR="00DC6B43" w:rsidRPr="00DC6B43">
        <w:rPr>
          <w:noProof/>
        </w:rPr>
        <w:t>[107], [268]–[270]</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6C6A60">
      <w:pPr>
        <w:pStyle w:val="Caption"/>
      </w:pPr>
      <w:bookmarkStart w:id="38" w:name="_Ref489905083"/>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3</w:t>
        </w:r>
      </w:fldSimple>
      <w:bookmarkEnd w:id="38"/>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w:t>
      </w:r>
      <w:proofErr w:type="spellStart"/>
      <w:r>
        <w:t>aphene</w:t>
      </w:r>
      <w:proofErr w:type="spellEnd"/>
      <w:r>
        <w:t xml:space="preserv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proofErr w:type="gramStart"/>
      <w:r w:rsidR="00FB52BB">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w:t>
      </w:r>
      <w:proofErr w:type="spellStart"/>
      <w:r w:rsidR="006819E2">
        <w:t>ances</w:t>
      </w:r>
      <w:proofErr w:type="spellEnd"/>
      <w:r w:rsidR="006819E2">
        <w:t xml:space="preserve">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 xml:space="preserve">The amount of heat flux flowing through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E020D5"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fldSimple w:instr=" STYLEREF 1 \s ">
              <w:r>
                <w:rPr>
                  <w:noProof/>
                  <w:cs/>
                </w:rPr>
                <w:t>‎</w:t>
              </w:r>
              <w:r>
                <w:rPr>
                  <w:noProof/>
                </w:rPr>
                <w:t>6</w:t>
              </w:r>
            </w:fldSimple>
            <w:r>
              <w:t>.</w:t>
            </w:r>
            <w:fldSimple w:instr=" SEQ Equation \* ARABIC \s 1 ">
              <w:r>
                <w:rPr>
                  <w:noProof/>
                </w:rPr>
                <w:t>1</w:t>
              </w:r>
            </w:fldSimple>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39" w:name="_Ref489906151"/>
            <w:r>
              <w:t>(</w:t>
            </w:r>
            <w:fldSimple w:instr=" STYLEREF 1 \s ">
              <w:r w:rsidR="006D3AB4">
                <w:rPr>
                  <w:noProof/>
                  <w:cs/>
                </w:rPr>
                <w:t>‎</w:t>
              </w:r>
              <w:r w:rsidR="006D3AB4">
                <w:rPr>
                  <w:noProof/>
                </w:rPr>
                <w:t>6</w:t>
              </w:r>
            </w:fldSimple>
            <w:r>
              <w:t>.</w:t>
            </w:r>
            <w:fldSimple w:instr=" SEQ Equation \* ARABIC \s 1 ">
              <w:r w:rsidR="006D3AB4">
                <w:rPr>
                  <w:noProof/>
                </w:rPr>
                <w:t>2</w:t>
              </w:r>
            </w:fldSimple>
            <w:r>
              <w:t>)</w:t>
            </w:r>
            <w:bookmarkEnd w:id="39"/>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40" w:name="_Ref489906306"/>
            <w:r>
              <w:t>(</w:t>
            </w:r>
            <w:fldSimple w:instr=" STYLEREF 1 \s ">
              <w:r w:rsidR="00AA450D">
                <w:rPr>
                  <w:noProof/>
                  <w:cs/>
                </w:rPr>
                <w:t>‎</w:t>
              </w:r>
              <w:r w:rsidR="00AA450D">
                <w:rPr>
                  <w:noProof/>
                </w:rPr>
                <w:t>6</w:t>
              </w:r>
            </w:fldSimple>
            <w:r>
              <w:t>.</w:t>
            </w:r>
            <w:fldSimple w:instr=" SEQ Equation \* ARABIC \s 1 ">
              <w:r w:rsidR="00AA450D">
                <w:rPr>
                  <w:noProof/>
                </w:rPr>
                <w:t>3</w:t>
              </w:r>
            </w:fldSimple>
            <w:r>
              <w:t>)</w:t>
            </w:r>
            <w:bookmarkEnd w:id="40"/>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DC6B43">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rsidR="009C7066">
        <w:fldChar w:fldCharType="separate"/>
      </w:r>
      <w:r w:rsidR="00DC6B43" w:rsidRPr="00DC6B43">
        <w:rPr>
          <w:noProof/>
        </w:rPr>
        <w:t>[107]</w:t>
      </w:r>
      <w:r w:rsidR="009C7066">
        <w:fldChar w:fldCharType="end"/>
      </w:r>
      <w:r w:rsidR="009C7066">
        <w:t>.</w:t>
      </w:r>
    </w:p>
    <w:p w:rsidR="003055D0" w:rsidRDefault="003055D0" w:rsidP="009C7066">
      <w:r>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 xml:space="preserve">K for </w:t>
      </w:r>
      <w:proofErr w:type="spellStart"/>
      <w:r w:rsidR="00A96F60">
        <w:t>Pd</w:t>
      </w:r>
      <w:proofErr w:type="spellEnd"/>
      <w:r w:rsidR="00A96F60">
        <w:t>,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DC6B43">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rsidR="00774229">
        <w:fldChar w:fldCharType="separate"/>
      </w:r>
      <w:r w:rsidR="00DC6B43" w:rsidRPr="00DC6B43">
        <w:rPr>
          <w:noProof/>
        </w:rPr>
        <w:t>[110], [271], [272]</w:t>
      </w:r>
      <w:r w:rsidR="00774229">
        <w:fldChar w:fldCharType="end"/>
      </w:r>
      <w:r w:rsidR="00DB3D4E">
        <w:t>, and co-optimization should focus on the reduction of the electrical and thermal interface resistance product</w:t>
      </w:r>
      <w:r w:rsidR="00427CAF">
        <w:fldChar w:fldCharType="begin" w:fldLock="1"/>
      </w:r>
      <w:r w:rsidR="00DC6B43">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427CAF">
        <w:fldChar w:fldCharType="separate"/>
      </w:r>
      <w:r w:rsidR="00DC6B43" w:rsidRPr="00DC6B43">
        <w:rPr>
          <w:noProof/>
        </w:rPr>
        <w:t>[110]</w:t>
      </w:r>
      <w:r w:rsidR="00427CAF">
        <w:fldChar w:fldCharType="end"/>
      </w:r>
      <w:r w:rsidR="00DB3D4E">
        <w:t>.</w:t>
      </w:r>
    </w:p>
    <w:p w:rsidR="00BC4C90" w:rsidRDefault="00BC4C90" w:rsidP="001C7C42">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w:t>
      </w:r>
      <w:r w:rsidR="00BA2B65">
        <w:fldChar w:fldCharType="begin" w:fldLock="1"/>
      </w:r>
      <w:r w:rsidR="00DC6B43">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rsidR="00BA2B65">
        <w:fldChar w:fldCharType="separate"/>
      </w:r>
      <w:r w:rsidR="00DC6B43" w:rsidRPr="00DC6B43">
        <w:rPr>
          <w:noProof/>
        </w:rPr>
        <w:t>[144], [273]</w:t>
      </w:r>
      <w:r w:rsidR="00BA2B65">
        <w:fldChar w:fldCharType="end"/>
      </w:r>
      <w:r w:rsidR="00210F6E">
        <w:t>.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rsidR="000D4103">
        <w:fldChar w:fldCharType="separate"/>
      </w:r>
      <w:r w:rsidR="00DC6B43" w:rsidRPr="00DC6B43">
        <w:rPr>
          <w:noProof/>
        </w:rPr>
        <w:t>[19], [156], [161]</w:t>
      </w:r>
      <w:r w:rsidR="000D4103">
        <w:fldChar w:fldCharType="end"/>
      </w:r>
      <w:r w:rsidR="000D4103">
        <w:t>.</w:t>
      </w:r>
    </w:p>
    <w:p w:rsidR="0001289F" w:rsidRDefault="009300D9" w:rsidP="00CA349D">
      <w:r>
        <w:t xml:space="preserve">To study the evolution of stress in graphene during fabrication, we used Raman analysis. We used the 2D peak position as a metric to evaluate the evolution of strain in the graphene channel </w:t>
      </w:r>
      <w:r>
        <w:lastRenderedPageBreak/>
        <w:t>after each process of fabrication</w:t>
      </w:r>
      <w:r w:rsidR="00FF3CD7">
        <w:t xml:space="preserve"> outlined in </w:t>
      </w:r>
      <w:r w:rsidR="00CE0147">
        <w:t xml:space="preserve">Appendix B </w:t>
      </w:r>
      <w:r>
        <w:fldChar w:fldCharType="begin" w:fldLock="1"/>
      </w:r>
      <w:r w:rsidR="00DC6B43">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00DC6B43" w:rsidRPr="00DC6B43">
        <w:rPr>
          <w:noProof/>
        </w:rPr>
        <w:t>[156], [160], [161], [163], [164], [167], [168], [173], [176]</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w:t>
      </w:r>
      <w:proofErr w:type="gramStart"/>
      <w:r w:rsidR="00F17970">
        <w:t>3</w:t>
      </w:r>
      <w:proofErr w:type="gramEnd"/>
      <w:r w:rsidR="00F17970">
        <w:t xml:space="preserve"> different photoresist and developer pairs and the results were consistent across all 3 pairs.</w:t>
      </w:r>
      <w:r w:rsidR="0001289F">
        <w:t xml:space="preserve"> The Raman analysis </w:t>
      </w:r>
      <w:proofErr w:type="gramStart"/>
      <w:r w:rsidR="0001289F">
        <w:t>was performed</w:t>
      </w:r>
      <w:proofErr w:type="gramEnd"/>
      <w:r w:rsidR="0001289F">
        <w:t xml:space="preserve"> on </w:t>
      </w:r>
      <w:r w:rsidR="00843DD1">
        <w:t xml:space="preserve">the photolithography defined graphene channel </w:t>
      </w:r>
      <w:proofErr w:type="spellStart"/>
      <w:r w:rsidR="00843DD1">
        <w:t>simi</w:t>
      </w:r>
      <w:r w:rsidR="00164EBD">
        <w:t>s</w:t>
      </w:r>
      <w:r w:rsidR="00843DD1">
        <w:t>lar</w:t>
      </w:r>
      <w:proofErr w:type="spellEnd"/>
      <w:r w:rsidR="00843DD1">
        <w:t xml:space="preserve">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xml:space="preserve">. The Raman analysis </w:t>
      </w:r>
      <w:proofErr w:type="gramStart"/>
      <w:r w:rsidR="00843DD1">
        <w:t>was performed</w:t>
      </w:r>
      <w:proofErr w:type="gramEnd"/>
      <w:r w:rsidR="00843DD1">
        <w:t xml:space="preserve">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6C6A60">
      <w:pPr>
        <w:pStyle w:val="Caption"/>
      </w:pPr>
      <w:bookmarkStart w:id="41" w:name="_Ref48990988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4</w:t>
        </w:r>
      </w:fldSimple>
      <w:bookmarkEnd w:id="41"/>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t xml:space="preserve">The 2D peak position </w:t>
      </w:r>
      <w:proofErr w:type="gramStart"/>
      <w:r>
        <w:t>was used</w:t>
      </w:r>
      <w:proofErr w:type="gramEnd"/>
      <w:r>
        <w:t xml:space="preserve">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DC6B43">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rsidR="003F456F">
        <w:fldChar w:fldCharType="separate"/>
      </w:r>
      <w:r w:rsidR="00DC6B43" w:rsidRPr="00DC6B43">
        <w:rPr>
          <w:noProof/>
        </w:rPr>
        <w:t>[161], [163], [167]–[169], [173]</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w:t>
      </w:r>
      <w:proofErr w:type="gramStart"/>
      <w:r>
        <w:t>is shown</w:t>
      </w:r>
      <w:proofErr w:type="gramEnd"/>
      <w:r>
        <w:t xml:space="preserve">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lastRenderedPageBreak/>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6C6A60">
      <w:pPr>
        <w:pStyle w:val="Caption"/>
      </w:pPr>
      <w:bookmarkStart w:id="42" w:name="_Ref489910794"/>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5</w:t>
        </w:r>
      </w:fldSimple>
      <w:bookmarkEnd w:id="42"/>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proofErr w:type="gramStart"/>
      <w:r>
        <w:rPr>
          <w:noProof/>
        </w:rPr>
        <w:t>6</w:t>
      </w:r>
      <w:r>
        <w:t>.</w:t>
      </w:r>
      <w:r>
        <w:rPr>
          <w:noProof/>
        </w:rPr>
        <w:t>5</w:t>
      </w:r>
      <w:proofErr w:type="gramEnd"/>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DC6B43">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A61FC8">
        <w:fldChar w:fldCharType="separate"/>
      </w:r>
      <w:r w:rsidR="00DC6B43" w:rsidRPr="00DC6B43">
        <w:rPr>
          <w:noProof/>
        </w:rPr>
        <w:t>[75]</w:t>
      </w:r>
      <w:r w:rsidR="00A61FC8">
        <w:fldChar w:fldCharType="end"/>
      </w:r>
      <w:r w:rsidR="00E43F91">
        <w:t>.</w:t>
      </w:r>
      <w:r w:rsidR="002B4172">
        <w:t xml:space="preserve"> Once the channel is </w:t>
      </w:r>
      <w:proofErr w:type="gramStart"/>
      <w:r w:rsidR="002B4172">
        <w:t>contacted</w:t>
      </w:r>
      <w:proofErr w:type="gramEnd"/>
      <w:r w:rsidR="002B4172">
        <w:t xml:space="preserve"> the spread of the points reduces significantly. This reduction of 2D peak position </w:t>
      </w:r>
      <w:proofErr w:type="gramStart"/>
      <w:r w:rsidR="002B4172">
        <w:t>can be attributed</w:t>
      </w:r>
      <w:proofErr w:type="gramEnd"/>
      <w:r w:rsidR="002B4172">
        <w:t xml:space="preserve">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w:t>
      </w:r>
      <w:proofErr w:type="gramStart"/>
      <w:r w:rsidR="0045318D">
        <w:t>to natively oxidize</w:t>
      </w:r>
      <w:proofErr w:type="gramEnd"/>
      <w:r w:rsidR="0045318D">
        <w:t xml:space="preserve"> in air)</w:t>
      </w:r>
      <w:r w:rsidR="00D97488">
        <w:t xml:space="preserve"> the 2D peak positions redshift significantly.</w:t>
      </w:r>
      <w:r w:rsidR="00E647EB">
        <w:t xml:space="preserve"> This </w:t>
      </w:r>
      <w:proofErr w:type="gramStart"/>
      <w:r w:rsidR="00E647EB">
        <w:t>can be attributed</w:t>
      </w:r>
      <w:proofErr w:type="gramEnd"/>
      <w:r w:rsidR="00E647EB">
        <w:t xml:space="preserve">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DC6B43">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rsidR="00E647EB">
        <w:fldChar w:fldCharType="separate"/>
      </w:r>
      <w:r w:rsidR="00DC6B43" w:rsidRPr="00DC6B43">
        <w:rPr>
          <w:noProof/>
        </w:rPr>
        <w:t>[164]</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xml:space="preserve">). This </w:t>
      </w:r>
      <w:proofErr w:type="gramStart"/>
      <w:r w:rsidR="00D24F8C">
        <w:t>can be attributed</w:t>
      </w:r>
      <w:proofErr w:type="gramEnd"/>
      <w:r w:rsidR="00D24F8C">
        <w:t xml:space="preserve"> to the thickness increase of the top gate oxide and the thermal processing causing a reduction in the overall stress in the top gate oxide, and the graphene channel subsequentl</w:t>
      </w:r>
      <w:r w:rsidR="0003301E">
        <w:t xml:space="preserve">y. We cannot ascertain whether the long time anneal or the thickness increase is the </w:t>
      </w:r>
      <w:r w:rsidR="0003301E">
        <w:lastRenderedPageBreak/>
        <w:t>cause of stress reduction, but experimenting with different growth times and temperatures could allow the evaluation of the effect of each parameter more accurately.</w:t>
      </w:r>
    </w:p>
    <w:p w:rsidR="00BC4C90" w:rsidRDefault="00BC4C90" w:rsidP="001C7C42">
      <w:pPr>
        <w:pStyle w:val="Heading2"/>
      </w:pPr>
      <w:bookmarkStart w:id="43" w:name="_Ref489991930"/>
      <w:r>
        <w:t>Impact of Metal-Ion Containing Developers on the Performance of Graphene FETs</w:t>
      </w:r>
      <w:bookmarkEnd w:id="43"/>
    </w:p>
    <w:p w:rsidR="004D30B6" w:rsidRDefault="003D59B7" w:rsidP="004D30B6">
      <w:r>
        <w:t xml:space="preserve">Photoresist </w:t>
      </w:r>
      <w:r w:rsidR="000D635E">
        <w:t xml:space="preserve">developer chemistries </w:t>
      </w:r>
      <w:proofErr w:type="gramStart"/>
      <w:r>
        <w:t>can be divided</w:t>
      </w:r>
      <w:proofErr w:type="gramEnd"/>
      <w:r>
        <w:t xml:space="preserve">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F31958">
        <w:fldChar w:fldCharType="separate"/>
      </w:r>
      <w:r w:rsidR="00DC6B43" w:rsidRPr="00DC6B43">
        <w:rPr>
          <w:noProof/>
        </w:rPr>
        <w:t>[87]</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DC6B43">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rsidR="00EF608D">
        <w:fldChar w:fldCharType="separate"/>
      </w:r>
      <w:r w:rsidR="00DC6B43" w:rsidRPr="00DC6B43">
        <w:rPr>
          <w:noProof/>
        </w:rPr>
        <w:t>[64], [65], [69]–[71], [73], [76], [77], [104], [144], [273]–[275]</w:t>
      </w:r>
      <w:r w:rsidR="00EF608D">
        <w:fldChar w:fldCharType="end"/>
      </w:r>
      <w:r w:rsidR="0044680D">
        <w:t>.</w:t>
      </w:r>
      <w:r w:rsidR="00EF608D">
        <w:t xml:space="preserve"> The devices </w:t>
      </w:r>
      <w:proofErr w:type="gramStart"/>
      <w:r w:rsidR="00EF608D">
        <w:t>were fabricated</w:t>
      </w:r>
      <w:proofErr w:type="gramEnd"/>
      <w:r w:rsidR="00EF608D">
        <w:t xml:space="preserve"> using the same steps outlined in</w:t>
      </w:r>
      <w:r w:rsidR="001771E9">
        <w:t xml:space="preserve"> Appendix B</w:t>
      </w:r>
      <w:r w:rsidR="00EF608D">
        <w:t xml:space="preserve">, but without the top gate metal deposition. The devices </w:t>
      </w:r>
      <w:proofErr w:type="gramStart"/>
      <w:r w:rsidR="00EF608D">
        <w:t>were measured</w:t>
      </w:r>
      <w:proofErr w:type="gramEnd"/>
      <w:r w:rsidR="00EF608D">
        <w:t xml:space="preserve"> using the setup outlined in</w:t>
      </w:r>
      <w:r w:rsidR="001771E9">
        <w:t xml:space="preserve"> Appendix C</w:t>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 xml:space="preserve">he </w:t>
      </w:r>
      <w:proofErr w:type="gramStart"/>
      <w:r w:rsidR="00EE2351" w:rsidRPr="00EE2351">
        <w:t>box plot whisker edges</w:t>
      </w:r>
      <w:proofErr w:type="gramEnd"/>
      <w:r w:rsidR="00EE2351" w:rsidRPr="00EE2351">
        <w:t xml:space="preserve">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w:t>
      </w:r>
      <w:proofErr w:type="gramStart"/>
      <w:r>
        <w:t>is expected</w:t>
      </w:r>
      <w:proofErr w:type="gramEnd"/>
      <w:r>
        <w:t xml:space="preserve">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w:t>
      </w:r>
      <w:proofErr w:type="gramStart"/>
      <w:r>
        <w:t>can be attributed</w:t>
      </w:r>
      <w:proofErr w:type="gramEnd"/>
      <w:r>
        <w:t xml:space="preserve">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w:t>
      </w:r>
      <w:proofErr w:type="gramStart"/>
      <w:r>
        <w:t>is shown</w:t>
      </w:r>
      <w:proofErr w:type="gramEnd"/>
      <w:r>
        <w:t xml:space="preserve">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xml:space="preserve">. It confirms that the charged-impurity concentration of MIF developers is considerably less than that obtained using MIC developers. This </w:t>
      </w:r>
      <w:proofErr w:type="gramStart"/>
      <w:r>
        <w:t>results</w:t>
      </w:r>
      <w:proofErr w:type="gramEnd"/>
      <w:r>
        <w:t xml:space="preserve"> is expected, as the more metal ions are essentially charged impurities.</w:t>
      </w:r>
    </w:p>
    <w:p w:rsidR="00B30109" w:rsidRDefault="00B30109" w:rsidP="00B30109">
      <w:r>
        <w:t xml:space="preserve">The extracted mobility </w:t>
      </w:r>
      <w:proofErr w:type="gramStart"/>
      <w:r>
        <w:t>is shown</w:t>
      </w:r>
      <w:proofErr w:type="gramEnd"/>
      <w:r>
        <w:t xml:space="preserve">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 xml:space="preserve">MIC developers. This result </w:t>
      </w:r>
      <w:proofErr w:type="gramStart"/>
      <w:r w:rsidR="00A426BC">
        <w:t>can be attributed</w:t>
      </w:r>
      <w:proofErr w:type="gramEnd"/>
      <w:r w:rsidR="00A426BC">
        <w:t xml:space="preserve"> to the reduction in charged-impurity scattering when using MIF developers as they cause less charged-impurity concentration.</w:t>
      </w:r>
    </w:p>
    <w:p w:rsidR="00405D8B" w:rsidRDefault="00405D8B" w:rsidP="00B30109">
      <w:r>
        <w:t xml:space="preserve">The extracted contact resistance normalized per device width </w:t>
      </w:r>
      <w:proofErr w:type="gramStart"/>
      <w:r>
        <w:t>is shown</w:t>
      </w:r>
      <w:proofErr w:type="gramEnd"/>
      <w:r>
        <w:t xml:space="preserve">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 xml:space="preserve">The results conclusively indicate the MIF developers are superior when processing graphene compared with MIC developers, unless the graphene channel is to </w:t>
      </w:r>
      <w:proofErr w:type="gramStart"/>
      <w:r>
        <w:t>be doped</w:t>
      </w:r>
      <w:proofErr w:type="gramEnd"/>
      <w:r>
        <w:t xml:space="preserve">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6C6A60">
      <w:pPr>
        <w:pStyle w:val="Caption"/>
      </w:pPr>
      <w:bookmarkStart w:id="44" w:name="_Ref489988121"/>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6</w:t>
        </w:r>
      </w:fldSimple>
      <w:bookmarkEnd w:id="44"/>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lastRenderedPageBreak/>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6C6A60">
      <w:pPr>
        <w:pStyle w:val="Caption"/>
      </w:pPr>
      <w:bookmarkStart w:id="45" w:name="_Ref48998887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7</w:t>
        </w:r>
      </w:fldSimple>
      <w:bookmarkEnd w:id="45"/>
      <w:r>
        <w:t xml:space="preserve"> Hysteresis in Dirac point voltage, defined as the difference between the up and down voltage sweep Dirac point voltages. The MIC developers show small hysteresis, which </w:t>
      </w:r>
      <w:proofErr w:type="gramStart"/>
      <w:r>
        <w:t>can be attributed</w:t>
      </w:r>
      <w:proofErr w:type="gramEnd"/>
      <w:r>
        <w:t xml:space="preserve">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6C6A60">
      <w:pPr>
        <w:pStyle w:val="Caption"/>
      </w:pPr>
      <w:bookmarkStart w:id="46" w:name="_Ref48998896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8</w:t>
        </w:r>
      </w:fldSimple>
      <w:bookmarkEnd w:id="46"/>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6C6A60">
      <w:pPr>
        <w:pStyle w:val="Caption"/>
      </w:pPr>
      <w:bookmarkStart w:id="47" w:name="_Ref48998926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9</w:t>
        </w:r>
      </w:fldSimple>
      <w:bookmarkEnd w:id="47"/>
      <w:r>
        <w:t xml:space="preserve"> Extracted charge carrier mobility using different developers. MIF developers show higher mobility, which </w:t>
      </w:r>
      <w:proofErr w:type="gramStart"/>
      <w:r>
        <w:t>can be attributed</w:t>
      </w:r>
      <w:proofErr w:type="gramEnd"/>
      <w:r>
        <w:t xml:space="preserve">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6C6A60">
      <w:pPr>
        <w:pStyle w:val="Caption"/>
      </w:pPr>
      <w:bookmarkStart w:id="48" w:name="_Ref489989870"/>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10</w:t>
        </w:r>
      </w:fldSimple>
      <w:bookmarkEnd w:id="48"/>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A1321C">
      <w:pPr>
        <w:pStyle w:val="Heading3"/>
      </w:pPr>
      <w:r>
        <w:t xml:space="preserve">Relation </w:t>
      </w:r>
      <w:proofErr w:type="gramStart"/>
      <w:r>
        <w:t>Between</w:t>
      </w:r>
      <w:proofErr w:type="gramEnd"/>
      <w:r>
        <w:t xml:space="preserve">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DC6B4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rsidR="005C4E33">
        <w:fldChar w:fldCharType="separate"/>
      </w:r>
      <w:r w:rsidR="00DC6B43" w:rsidRPr="00DC6B43">
        <w:rPr>
          <w:noProof/>
        </w:rPr>
        <w:t>[2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5C4E33">
        <w:fldChar w:fldCharType="separate"/>
      </w:r>
      <w:r w:rsidR="00DC6B43" w:rsidRPr="00DC6B43">
        <w:rPr>
          <w:noProof/>
        </w:rPr>
        <w:t>[87]</w:t>
      </w:r>
      <w:r w:rsidR="005C4E33">
        <w:fldChar w:fldCharType="end"/>
      </w:r>
      <w:r w:rsidR="004C6CD5">
        <w:t xml:space="preserve">. The study of impact of MIF and MIC developers on graphene FET performance allowed us </w:t>
      </w:r>
      <w:proofErr w:type="gramStart"/>
      <w:r w:rsidR="004C6CD5">
        <w:t>to experimentally evaluate</w:t>
      </w:r>
      <w:proofErr w:type="gramEnd"/>
      <w:r w:rsidR="004C6CD5">
        <w:t xml:space="preserve"> the relation between charge carrier mobility and charged-impurity concentration. </w:t>
      </w:r>
    </w:p>
    <w:p w:rsidR="0021181A" w:rsidRDefault="004C6CD5" w:rsidP="0021181A">
      <w:r>
        <w:t xml:space="preserve">The extracted charge carrier mobility and the inverse of charged-impurity concentration </w:t>
      </w:r>
      <w:proofErr w:type="gramStart"/>
      <w:r>
        <w:t>is shown</w:t>
      </w:r>
      <w:proofErr w:type="gramEnd"/>
      <w:r>
        <w:t xml:space="preserve">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w:t>
      </w:r>
      <w:proofErr w:type="gramStart"/>
      <w:r w:rsidR="004C4D04">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w:t>
      </w:r>
      <w:proofErr w:type="gramStart"/>
      <w:r w:rsidR="004C4D04">
        <w:t xml:space="preserve">equation </w:t>
      </w:r>
      <w:proofErr w:type="gramEnd"/>
      <m:oMath>
        <m:r>
          <w:rPr>
            <w:rFonts w:ascii="Cambria Math" w:hAnsi="Cambria Math"/>
          </w:rPr>
          <w:lastRenderedPageBreak/>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w:t>
      </w:r>
      <w:proofErr w:type="gramStart"/>
      <w:r w:rsidR="004C4D04">
        <w:t xml:space="preserve">shows </w:t>
      </w:r>
      <w:proofErr w:type="gramEnd"/>
      <m:oMath>
        <m:r>
          <w:rPr>
            <w:rFonts w:ascii="Cambria Math" w:hAnsi="Cambria Math"/>
          </w:rPr>
          <m:t>k≈4.24</m:t>
        </m:r>
      </m:oMath>
      <w:r w:rsidR="004C4D04">
        <w:t xml:space="preserve">, which is significantly different from the theoretically predicted data. </w:t>
      </w:r>
      <w:r w:rsidR="00BA7780">
        <w:t xml:space="preserve">This result suggests that the charged-impurity scattering is stronger than what </w:t>
      </w:r>
      <w:proofErr w:type="gramStart"/>
      <w:r w:rsidR="00BA7780">
        <w:t>has been predicted</w:t>
      </w:r>
      <w:proofErr w:type="gramEnd"/>
      <w:r w:rsidR="00BA7780">
        <w:t xml:space="preserve"> theoretically.</w:t>
      </w:r>
    </w:p>
    <w:p w:rsidR="004C6CD5" w:rsidRDefault="004C6CD5" w:rsidP="004C6CD5">
      <w:pPr>
        <w:keepNext/>
      </w:pPr>
      <w:r>
        <w:rPr>
          <w:noProof/>
        </w:rPr>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6C6A60">
      <w:pPr>
        <w:pStyle w:val="Caption"/>
      </w:pPr>
      <w:bookmarkStart w:id="49" w:name="_Ref489991060"/>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11</w:t>
        </w:r>
      </w:fldSimple>
      <w:bookmarkEnd w:id="49"/>
      <w:r>
        <w:t xml:space="preserve"> Extracted charge carrier mobility vs inverse of charged-impurity concentration. </w:t>
      </w:r>
      <w:proofErr w:type="gramStart"/>
      <w:r>
        <w:t>the</w:t>
      </w:r>
      <w:proofErr w:type="gramEnd"/>
      <w:r>
        <w:t xml:space="preserve"> results show a clear inverse relation between the charge carrier mobility and charged-impurity concentration. The best fit equation </w:t>
      </w:r>
      <w:proofErr w:type="gramStart"/>
      <w:r>
        <w:t xml:space="preserve">is </w:t>
      </w:r>
      <w:proofErr w:type="gramEnd"/>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1C7C42">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 xml:space="preserve">resist residuals to stay on the graphene surface, increasing the contact resistance and acting as a dielectric barrier between the graphene and top gate oxide. The use of </w:t>
      </w:r>
      <w:r w:rsidR="00C66964">
        <w:lastRenderedPageBreak/>
        <w:t>oxygen plasma, or milder ozone, to remove the organic contaminants on the graphene and enhance the contact resistance has been reported in the literature</w:t>
      </w:r>
      <w:r w:rsidR="00C66964">
        <w:fldChar w:fldCharType="begin" w:fldLock="1"/>
      </w:r>
      <w:r w:rsidR="00DC6B43">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rsidR="00C66964">
        <w:fldChar w:fldCharType="separate"/>
      </w:r>
      <w:r w:rsidR="00DC6B43" w:rsidRPr="00DC6B43">
        <w:rPr>
          <w:noProof/>
        </w:rPr>
        <w:t>[106], [108], [124], [145]</w:t>
      </w:r>
      <w:r w:rsidR="00C66964">
        <w:fldChar w:fldCharType="end"/>
      </w:r>
      <w:r w:rsidR="00C66964">
        <w:t>.</w:t>
      </w:r>
    </w:p>
    <w:p w:rsidR="00600DC3" w:rsidRDefault="00600DC3" w:rsidP="00600DC3">
      <w:r>
        <w:t xml:space="preserve">We studied the residual left over graphene channels after the channel definition step to evaluate how much residual </w:t>
      </w:r>
      <w:proofErr w:type="gramStart"/>
      <w:r>
        <w:t>is left by different residues</w:t>
      </w:r>
      <w:proofErr w:type="gramEnd"/>
      <w:r>
        <w:t>. We used AFM analysis to evaluate the step height over the graphene channel right after removing the sacrificial photoresist layer used as an etch mask, as outlined in</w:t>
      </w:r>
      <w:r w:rsidR="001771E9">
        <w:t xml:space="preserve"> Appendix B</w:t>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w:t>
      </w:r>
      <w:proofErr w:type="gramStart"/>
      <w:r w:rsidR="00AD152A">
        <w:t>are shown</w:t>
      </w:r>
      <w:proofErr w:type="gramEnd"/>
      <w:r w:rsidR="00AD152A">
        <w:t xml:space="preserve">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rsidR="003719AA">
        <w:fldChar w:fldCharType="separate"/>
      </w:r>
      <w:r w:rsidR="00DC6B43" w:rsidRPr="00DC6B43">
        <w:rPr>
          <w:noProof/>
        </w:rPr>
        <w:t>[37], [170], [274]</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6C6A60">
      <w:pPr>
        <w:pStyle w:val="Caption"/>
      </w:pPr>
      <w:bookmarkStart w:id="50" w:name="_Ref489994045"/>
      <w:r>
        <w:lastRenderedPageBreak/>
        <w:t xml:space="preserve">Figure </w:t>
      </w:r>
      <w:fldSimple w:instr=" STYLEREF 1 \s ">
        <w:r w:rsidR="00E85FD5">
          <w:rPr>
            <w:noProof/>
            <w:cs/>
          </w:rPr>
          <w:t>‎</w:t>
        </w:r>
        <w:r w:rsidR="00E85FD5">
          <w:rPr>
            <w:noProof/>
          </w:rPr>
          <w:t>6</w:t>
        </w:r>
      </w:fldSimple>
      <w:r w:rsidR="00E85FD5">
        <w:t>.</w:t>
      </w:r>
      <w:fldSimple w:instr=" SEQ Figure \* ARABIC \s 1 ">
        <w:r w:rsidR="00E85FD5">
          <w:rPr>
            <w:noProof/>
          </w:rPr>
          <w:t>12</w:t>
        </w:r>
      </w:fldSimple>
      <w:bookmarkEnd w:id="50"/>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 xml:space="preserve">These results point towards high adhesion between the photoresist and graphene. The large step height also mean that the interface of graphene </w:t>
      </w:r>
      <w:proofErr w:type="gramStart"/>
      <w:r w:rsidR="00052ACA">
        <w:t>is covered</w:t>
      </w:r>
      <w:proofErr w:type="gramEnd"/>
      <w:r w:rsidR="00052ACA">
        <w:t xml:space="preserve">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EC45ED">
        <w:rPr>
          <w:cs/>
        </w:rPr>
        <w:t>‎</w:t>
      </w:r>
      <w:r w:rsidR="00EC45ED">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AB7B79">
      <w:pPr>
        <w:pStyle w:val="Heading1"/>
      </w:pPr>
      <w:r>
        <w:lastRenderedPageBreak/>
        <w:t>Conclusion and Future Work</w:t>
      </w:r>
    </w:p>
    <w:p w:rsidR="00B82B95" w:rsidRPr="00B82B95" w:rsidRDefault="003B608E" w:rsidP="003B608E">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4A4501" w:rsidRDefault="004A4501" w:rsidP="001C7C42">
      <w:pPr>
        <w:pStyle w:val="Heading2"/>
      </w:pPr>
      <w:r>
        <w:t>Alloyed Contacts for Optimized Thermal and Electrical Contact Resistance</w:t>
      </w:r>
    </w:p>
    <w:p w:rsidR="0090734A" w:rsidRDefault="0090734A" w:rsidP="00292F47">
      <w:r>
        <w:t xml:space="preserve">Losses in </w:t>
      </w:r>
      <w:r w:rsidR="00292F47">
        <w:t>metal-graphene electrical contacts creates 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phonon scattering.</w:t>
      </w:r>
    </w:p>
    <w:p w:rsidR="00A44626" w:rsidRDefault="00A44626" w:rsidP="00A44626">
      <w:r>
        <w:t xml:space="preserve">The thermal interface </w:t>
      </w:r>
      <w:r w:rsidR="00B369B3">
        <w:t xml:space="preserve">and electrical contact </w:t>
      </w:r>
      <w:r>
        <w:t>resistance is a strong function of the interface quality and bonding between the materials. Metals on graphene interface change the graphene band structure if they chemisorb on it, and dope it when they adsorb to it</w:t>
      </w:r>
      <w:r w:rsidR="00E85FD5">
        <w:fldChar w:fldCharType="begin" w:fldLock="1"/>
      </w:r>
      <w:r w:rsidR="00DC6B43">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rsidR="00E85FD5">
        <w:fldChar w:fldCharType="separate"/>
      </w:r>
      <w:r w:rsidR="00DC6B43" w:rsidRPr="00DC6B43">
        <w:rPr>
          <w:noProof/>
        </w:rPr>
        <w:t>[100], [118]</w:t>
      </w:r>
      <w:r w:rsidR="00E85FD5">
        <w:fldChar w:fldCharType="end"/>
      </w:r>
      <w:r>
        <w:t>. Elemental metals span the interaction spectrum from of no interaction as gold on graphene, to weak interaction as in palladium on graphene, and finally strong interaction that leads to band structure changes as in the case of nickel on graphene</w:t>
      </w:r>
      <w:r w:rsidR="00E85FD5">
        <w:fldChar w:fldCharType="begin" w:fldLock="1"/>
      </w:r>
      <w:r w:rsidR="00DC6B43">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rsidR="00E85FD5">
        <w:fldChar w:fldCharType="separate"/>
      </w:r>
      <w:r w:rsidR="00DC6B43" w:rsidRPr="00DC6B43">
        <w:rPr>
          <w:noProof/>
        </w:rPr>
        <w:t>[96], [100], [118]</w:t>
      </w:r>
      <w:r w:rsidR="00E85FD5">
        <w:fldChar w:fldCharType="end"/>
      </w:r>
      <w:r>
        <w:t>.</w:t>
      </w:r>
      <w:r w:rsidR="00E85FD5">
        <w:t xml:space="preserve"> An example of the thermal interface and electrical contact conductance is shown in </w:t>
      </w:r>
      <w:r w:rsidR="00E85FD5">
        <w:fldChar w:fldCharType="begin"/>
      </w:r>
      <w:r w:rsidR="00E85FD5">
        <w:instrText xml:space="preserve"> REF _Ref490557230 \h </w:instrText>
      </w:r>
      <w:r w:rsidR="00E85FD5">
        <w:fldChar w:fldCharType="separate"/>
      </w:r>
      <w:r w:rsidR="00E85FD5">
        <w:t xml:space="preserve">Figure </w:t>
      </w:r>
      <w:r w:rsidR="00E85FD5">
        <w:rPr>
          <w:noProof/>
          <w:cs/>
        </w:rPr>
        <w:t>‎</w:t>
      </w:r>
      <w:r w:rsidR="00E85FD5">
        <w:rPr>
          <w:noProof/>
        </w:rPr>
        <w:t>7</w:t>
      </w:r>
      <w:r w:rsidR="00E85FD5">
        <w:t>.</w:t>
      </w:r>
      <w:r w:rsidR="00E85FD5">
        <w:rPr>
          <w:noProof/>
        </w:rPr>
        <w:t>1</w:t>
      </w:r>
      <w:r w:rsidR="00E85FD5">
        <w:fldChar w:fldCharType="end"/>
      </w:r>
      <w:r w:rsidR="00E85FD5">
        <w:fldChar w:fldCharType="begin" w:fldLock="1"/>
      </w:r>
      <w:r w:rsidR="00DC6B43">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rsidR="00E85FD5">
        <w:fldChar w:fldCharType="separate"/>
      </w:r>
      <w:r w:rsidR="00DC6B43" w:rsidRPr="00DC6B43">
        <w:rPr>
          <w:noProof/>
        </w:rPr>
        <w:t>[110], [126], [271], [272], [276]</w:t>
      </w:r>
      <w:r w:rsidR="00E85FD5">
        <w:fldChar w:fldCharType="end"/>
      </w:r>
      <w:r w:rsidR="00E85FD5">
        <w:t>. The optimal contact would be one in the top right corner with high thermal interface and electrical contact resistance.</w:t>
      </w:r>
    </w:p>
    <w:p w:rsidR="00E85FD5" w:rsidRDefault="00E85FD5" w:rsidP="00E85FD5">
      <w:r>
        <w:t xml:space="preserve">The use of metal alloys allows us to fine-tune the interface properties. </w:t>
      </w:r>
      <w:proofErr w:type="spellStart"/>
      <w:r>
        <w:t>Pd</w:t>
      </w:r>
      <w:proofErr w:type="spellEnd"/>
      <w:r>
        <w:t>-Ni and Au-</w:t>
      </w:r>
      <w:proofErr w:type="spellStart"/>
      <w:r>
        <w:t>Pd</w:t>
      </w:r>
      <w:proofErr w:type="spellEnd"/>
      <w:r>
        <w:t xml:space="preserve"> alloys could span the interaction spectrum between their respective elements. However, the experimental evaluation of thermal interface and electrical contact resistance would be tedious.</w:t>
      </w:r>
    </w:p>
    <w:p w:rsidR="00E85FD5" w:rsidRPr="0090734A" w:rsidRDefault="00E85FD5" w:rsidP="00E85FD5">
      <w:r>
        <w:lastRenderedPageBreak/>
        <w:t xml:space="preserve">The use of compositionally spread alloy films (CSAF) allows the rapid experimental evaluation of the electrical and thermal properties of metal-graphene contacts. Using CSAFs of different metals, for example a </w:t>
      </w:r>
      <w:proofErr w:type="spellStart"/>
      <w:r>
        <w:t>Pd</w:t>
      </w:r>
      <w:proofErr w:type="spellEnd"/>
      <w:r>
        <w:t xml:space="preserve">-Ni CSAF, we can evaluate the whole interaction spectrum from </w:t>
      </w:r>
      <w:proofErr w:type="spellStart"/>
      <w:r>
        <w:t>Pd</w:t>
      </w:r>
      <w:proofErr w:type="spellEnd"/>
      <w:r>
        <w:t xml:space="preserve"> to Ni using a single sample. As such, the use of CSAF metal films would allow us </w:t>
      </w:r>
      <w:proofErr w:type="gramStart"/>
      <w:r>
        <w:t>to rapidly determine</w:t>
      </w:r>
      <w:proofErr w:type="gramEnd"/>
      <w:r>
        <w:t xml:space="preserve"> the optimal composition of metal-graphene contacts.</w:t>
      </w:r>
    </w:p>
    <w:p w:rsidR="00E85FD5" w:rsidRDefault="00E85FD5" w:rsidP="00E85FD5">
      <w:pPr>
        <w:keepNext/>
        <w:ind w:firstLine="0"/>
        <w:jc w:val="center"/>
      </w:pPr>
      <w:r>
        <w:rPr>
          <w:noProof/>
        </w:rPr>
        <w:drawing>
          <wp:inline distT="0" distB="0" distL="0" distR="0">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85FD5" w:rsidRDefault="00E85FD5" w:rsidP="00E85FD5">
      <w:pPr>
        <w:pStyle w:val="Caption"/>
      </w:pPr>
      <w:bookmarkStart w:id="51" w:name="_Ref490557230"/>
      <w:r>
        <w:t xml:space="preserve">Figure </w:t>
      </w:r>
      <w:fldSimple w:instr=" STYLEREF 1 \s ">
        <w:r>
          <w:rPr>
            <w:noProof/>
            <w:cs/>
          </w:rPr>
          <w:t>‎</w:t>
        </w:r>
        <w:r>
          <w:rPr>
            <w:noProof/>
          </w:rPr>
          <w:t>7</w:t>
        </w:r>
      </w:fldSimple>
      <w:r>
        <w:t>.</w:t>
      </w:r>
      <w:fldSimple w:instr=" SEQ Figure \* ARABIC \s 1 ">
        <w:r>
          <w:rPr>
            <w:noProof/>
          </w:rPr>
          <w:t>1</w:t>
        </w:r>
      </w:fldSimple>
      <w:bookmarkEnd w:id="51"/>
      <w:r>
        <w:t xml:space="preserve"> Thermal Interface and </w:t>
      </w:r>
      <w:proofErr w:type="spellStart"/>
      <w:r>
        <w:t>Elecrtrical</w:t>
      </w:r>
      <w:proofErr w:type="spellEnd"/>
      <w:r>
        <w:t xml:space="preserve"> Conductance of different elemental metals on graphene.</w:t>
      </w:r>
    </w:p>
    <w:p w:rsidR="004A4501" w:rsidRDefault="004A4501" w:rsidP="001C7C42">
      <w:pPr>
        <w:pStyle w:val="Heading2"/>
      </w:pPr>
      <w:r>
        <w:t>Mixing 2D Materials for Optimized Contacts</w:t>
      </w:r>
    </w:p>
    <w:p w:rsidR="00185422" w:rsidRPr="00185422" w:rsidRDefault="00185422" w:rsidP="00CF0E0B">
      <w:r>
        <w:t>Contacts to 2D materials poses a challenge. Contacts dope 2D materials, and with 2D materials with a band-gap as MoS2, the contact doping determines the device type</w:t>
      </w:r>
      <w:r w:rsidR="00CF0E0B">
        <w:fldChar w:fldCharType="begin" w:fldLock="1"/>
      </w:r>
      <w:r w:rsidR="00DC6B43">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rsidR="00CF0E0B">
        <w:fldChar w:fldCharType="separate"/>
      </w:r>
      <w:r w:rsidR="00DC6B43" w:rsidRPr="00DC6B43">
        <w:rPr>
          <w:noProof/>
        </w:rPr>
        <w:t>[50], [277]</w:t>
      </w:r>
      <w:r w:rsidR="00CF0E0B">
        <w:fldChar w:fldCharType="end"/>
      </w:r>
      <w:r>
        <w:t>. In addition, reduction of the contact resistance is crucial for the realization of high-performance devices.</w:t>
      </w:r>
      <w:r w:rsidR="00CF0E0B">
        <w:t xml:space="preserve"> Graphene seems as a promising alternative to acts as an intermediate contact between metals and other 2D electronics</w:t>
      </w:r>
      <w:r w:rsidR="00CF0E0B">
        <w:fldChar w:fldCharType="begin" w:fldLock="1"/>
      </w:r>
      <w:r w:rsidR="00DC6B43">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rsidR="00CF0E0B">
        <w:fldChar w:fldCharType="separate"/>
      </w:r>
      <w:r w:rsidR="00DC6B43" w:rsidRPr="00DC6B43">
        <w:rPr>
          <w:noProof/>
        </w:rPr>
        <w:t>[50], [278]–[280]</w:t>
      </w:r>
      <w:r w:rsidR="00CF0E0B">
        <w:fldChar w:fldCharType="end"/>
      </w:r>
      <w:r w:rsidR="00CF0E0B">
        <w:t xml:space="preserve">. The combination of alloyed metals with graphene </w:t>
      </w:r>
      <w:r w:rsidR="00CF0E0B">
        <w:lastRenderedPageBreak/>
        <w:t>intermediate contacts to 2D materials might pave new ways in the understanding of 2D material contacts, and pave the road for high-performance 2D electronics.</w:t>
      </w:r>
    </w:p>
    <w:p w:rsidR="00185422" w:rsidRDefault="00185422" w:rsidP="00185422">
      <w:pPr>
        <w:pStyle w:val="Heading2"/>
      </w:pPr>
      <w:r>
        <w:t xml:space="preserve">Oblique incidence diodes using exfoliated graphene encapsulated by </w:t>
      </w:r>
      <w:proofErr w:type="spellStart"/>
      <w:r>
        <w:t>hBN</w:t>
      </w:r>
      <w:proofErr w:type="spellEnd"/>
    </w:p>
    <w:p w:rsidR="00647AE7" w:rsidRDefault="00647AE7" w:rsidP="00E768BF">
      <w:r>
        <w:t>Charge carrier scattering limits the performance of devices that rely on ballistic transport for proper operation</w:t>
      </w:r>
      <w:r w:rsidR="00AA6BEB">
        <w:t>, as in oblique incidence diodes</w:t>
      </w:r>
      <w:r>
        <w:t xml:space="preserve">. The use of </w:t>
      </w:r>
      <w:proofErr w:type="spellStart"/>
      <w:r>
        <w:t>hBN</w:t>
      </w:r>
      <w:proofErr w:type="spellEnd"/>
      <w:r>
        <w:t xml:space="preserve"> as a substrate has been shown to yield very high mean free paths even at room temperature</w:t>
      </w:r>
      <w:r>
        <w:fldChar w:fldCharType="begin" w:fldLock="1"/>
      </w:r>
      <w:r w:rsidR="00DC6B43">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00DC6B43" w:rsidRPr="00DC6B43">
        <w:rPr>
          <w:noProof/>
        </w:rPr>
        <w:t>[247], [248]</w:t>
      </w:r>
      <w:r>
        <w:fldChar w:fldCharType="end"/>
      </w:r>
      <w:r>
        <w:t xml:space="preserve">. </w:t>
      </w:r>
      <w:r w:rsidR="00E768BF">
        <w:t xml:space="preserve">Accordingly, designing oblique incidence </w:t>
      </w:r>
      <w:proofErr w:type="spellStart"/>
      <w:r w:rsidR="00E768BF">
        <w:t>dioes</w:t>
      </w:r>
      <w:proofErr w:type="spellEnd"/>
      <w:r w:rsidR="00E768BF">
        <w:t xml:space="preserve"> using exfoliated graphene encapsulated by </w:t>
      </w:r>
      <w:proofErr w:type="spellStart"/>
      <w:r w:rsidR="00E768BF">
        <w:t>hBN</w:t>
      </w:r>
      <w:proofErr w:type="spellEnd"/>
      <w:r w:rsidR="00E768BF">
        <w:t xml:space="preserve"> </w:t>
      </w:r>
      <w:proofErr w:type="gramStart"/>
      <w:r w:rsidR="00E768BF">
        <w:t>is projected</w:t>
      </w:r>
      <w:proofErr w:type="gramEnd"/>
      <w:r w:rsidR="00E768BF">
        <w:t xml:space="preserve"> to reduce charge carrier scattering leading to a narrower angular distribution of charge carriers. The projected reduction in angular distribution spread would increase the forward-to-backward current ratio significantly, allowing the realization of practical graphene diodes.</w:t>
      </w:r>
    </w:p>
    <w:p w:rsidR="00782BC6" w:rsidRPr="00647AE7" w:rsidRDefault="00782BC6" w:rsidP="00782BC6">
      <w:r>
        <w:t>It is worth noting that encapsulation of graphene might not be enough to reduce the angular spread of charge carriers. Top-contacted graphene devices show large contact resistance relative to edge contacts, which can be contributed to more scattering at the contact</w:t>
      </w:r>
      <w:r w:rsidR="009E6F13">
        <w:fldChar w:fldCharType="begin" w:fldLock="1"/>
      </w:r>
      <w:r w:rsidR="00DC6B43">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rsidR="009E6F13">
        <w:fldChar w:fldCharType="separate"/>
      </w:r>
      <w:r w:rsidR="00DC6B43" w:rsidRPr="00DC6B43">
        <w:rPr>
          <w:noProof/>
        </w:rPr>
        <w:t>[249]</w:t>
      </w:r>
      <w:r w:rsidR="009E6F13">
        <w:fldChar w:fldCharType="end"/>
      </w:r>
      <w:r>
        <w:t xml:space="preserve">. As such, the optimal device structure would incorporate </w:t>
      </w:r>
      <w:proofErr w:type="spellStart"/>
      <w:r>
        <w:t>hBN</w:t>
      </w:r>
      <w:proofErr w:type="spellEnd"/>
      <w:r>
        <w:t>-encapsulated exfoliated graphene, with edge contacts.</w:t>
      </w:r>
    </w:p>
    <w:p w:rsidR="00185422" w:rsidRDefault="00185422" w:rsidP="00185422">
      <w:pPr>
        <w:pStyle w:val="Heading2"/>
      </w:pPr>
      <w:r>
        <w:t xml:space="preserve">CVD Graphene over CVD </w:t>
      </w:r>
      <w:proofErr w:type="spellStart"/>
      <w:r>
        <w:t>hBN</w:t>
      </w:r>
      <w:proofErr w:type="spellEnd"/>
    </w:p>
    <w:p w:rsidR="006A2969" w:rsidRDefault="006A2969" w:rsidP="002C20E2">
      <w:r>
        <w:t xml:space="preserve">The heterogeneous integration of graphene with CMOS requires the use of CVD graphene to be able to achieve full coverage of CMOS-sized samples. With </w:t>
      </w:r>
      <w:proofErr w:type="spellStart"/>
      <w:r>
        <w:t>hBN</w:t>
      </w:r>
      <w:proofErr w:type="spellEnd"/>
      <w:r>
        <w:t xml:space="preserve"> being the best dielectric to use with graphene in terms of reduced scattering and compatibility</w:t>
      </w:r>
      <w:r>
        <w:fldChar w:fldCharType="begin" w:fldLock="1"/>
      </w:r>
      <w:r w:rsidR="00DC6B43">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00DC6B43" w:rsidRPr="00DC6B43">
        <w:rPr>
          <w:noProof/>
        </w:rPr>
        <w:t>[238], [246]–[248], [273], [279], [281], [282]</w:t>
      </w:r>
      <w:r>
        <w:fldChar w:fldCharType="end"/>
      </w:r>
      <w:r>
        <w:t xml:space="preserve">, it is the rational choice for use with graphene in heterogeneous graphene-CMOS circuits. The growth of wafer-scale </w:t>
      </w:r>
      <w:proofErr w:type="spellStart"/>
      <w:r>
        <w:t>hBN</w:t>
      </w:r>
      <w:proofErr w:type="spellEnd"/>
      <w:r>
        <w:t xml:space="preserve"> opens the way for integration of CVD graphene devices with CVD </w:t>
      </w:r>
      <w:proofErr w:type="spellStart"/>
      <w:r>
        <w:t>hBN</w:t>
      </w:r>
      <w:proofErr w:type="spellEnd"/>
      <w:r w:rsidR="00612502">
        <w:fldChar w:fldCharType="begin" w:fldLock="1"/>
      </w:r>
      <w:r w:rsidR="00DC6B43">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rsidR="00612502">
        <w:fldChar w:fldCharType="separate"/>
      </w:r>
      <w:r w:rsidR="00DC6B43" w:rsidRPr="00DC6B43">
        <w:rPr>
          <w:noProof/>
        </w:rPr>
        <w:t>[283]–[285]</w:t>
      </w:r>
      <w:r w:rsidR="00612502">
        <w:fldChar w:fldCharType="end"/>
      </w:r>
      <w:r>
        <w:t xml:space="preserve">, which would allow the creation of </w:t>
      </w:r>
      <w:r w:rsidR="002C20E2">
        <w:t xml:space="preserve">wafer-scale, </w:t>
      </w:r>
      <w:r>
        <w:t>high-performance graphene devices.</w:t>
      </w:r>
      <w:r w:rsidR="002C20E2">
        <w:t xml:space="preserve"> More work </w:t>
      </w:r>
      <w:proofErr w:type="gramStart"/>
      <w:r w:rsidR="002C20E2">
        <w:t>is needed</w:t>
      </w:r>
      <w:proofErr w:type="gramEnd"/>
      <w:r w:rsidR="002C20E2">
        <w:t xml:space="preserve"> to evaluate the performance of </w:t>
      </w:r>
      <w:proofErr w:type="spellStart"/>
      <w:r w:rsidR="002C20E2">
        <w:t>heterostructures</w:t>
      </w:r>
      <w:proofErr w:type="spellEnd"/>
      <w:r w:rsidR="002C20E2">
        <w:t xml:space="preserve"> created using CVD graphene with CVD </w:t>
      </w:r>
      <w:proofErr w:type="spellStart"/>
      <w:r w:rsidR="002C20E2">
        <w:t>hBN</w:t>
      </w:r>
      <w:proofErr w:type="spellEnd"/>
      <w:r w:rsidR="002C20E2">
        <w:t xml:space="preserve"> and to understand the processing and performance limitations of such devices.</w:t>
      </w:r>
    </w:p>
    <w:p w:rsidR="00F80E0E" w:rsidRDefault="00F80E0E" w:rsidP="00F80E0E">
      <w:pPr>
        <w:pStyle w:val="Heading2"/>
      </w:pPr>
      <w:r>
        <w:lastRenderedPageBreak/>
        <w:t>Conclusion</w:t>
      </w:r>
    </w:p>
    <w:p w:rsidR="001D6757" w:rsidRDefault="001D6757" w:rsidP="00B747D3">
      <w:r>
        <w:t xml:space="preserve">Heterogeneous integration of graphene with CMOS </w:t>
      </w:r>
      <w:r w:rsidR="00160E2D">
        <w:t xml:space="preserve">allows the utilization of the advantages of both CMOS and graphene. In this work, we </w:t>
      </w:r>
      <w:r w:rsidR="00CA4C6D">
        <w:t xml:space="preserve">presented several </w:t>
      </w:r>
      <w:r w:rsidR="00160E2D">
        <w:t xml:space="preserve">non-transistor graphene devices </w:t>
      </w:r>
      <w:r w:rsidR="00CA4C6D">
        <w:t>that implement different circuit functions</w:t>
      </w:r>
      <w:r w:rsidR="00863D9E">
        <w:t>. These graphene devices sh</w:t>
      </w:r>
      <w:r w:rsidR="006D3D7D">
        <w:t xml:space="preserve">ow performance traits that are better than CMOS in some aspects, but technological </w:t>
      </w:r>
      <w:r w:rsidR="00B747D3">
        <w:t xml:space="preserve">obstacles limit their </w:t>
      </w:r>
      <w:r w:rsidR="00AE5D02">
        <w:t>applicability in practical systems.</w:t>
      </w:r>
    </w:p>
    <w:p w:rsidR="00AE5D02" w:rsidRPr="001D6757" w:rsidRDefault="00AE5D02" w:rsidP="00CD6DA2">
      <w:r>
        <w:t>The implementation of high-performance graphene-CMOS heterogeneous systems requires surmounting the current technological constraints.</w:t>
      </w:r>
      <w:r w:rsidR="00B440AB">
        <w:t xml:space="preserve"> However, novel graphene devices show promising performance when used in</w:t>
      </w:r>
      <w:r w:rsidR="00CD6DA2">
        <w:t xml:space="preserve"> non-conventional transistor </w:t>
      </w:r>
      <w:r w:rsidR="00B440AB">
        <w:t>architectures.</w:t>
      </w:r>
    </w:p>
    <w:p w:rsidR="00F80E0E" w:rsidRPr="006A2969" w:rsidRDefault="00F80E0E" w:rsidP="002C20E2"/>
    <w:p w:rsidR="00594D04" w:rsidRPr="00594D04" w:rsidRDefault="00594D04" w:rsidP="00594D04"/>
    <w:p w:rsidR="00D60E7D" w:rsidRDefault="00D60E7D" w:rsidP="00D60E7D"/>
    <w:p w:rsidR="00915CB2" w:rsidRPr="00915CB2" w:rsidRDefault="00915CB2" w:rsidP="00AB7B79">
      <w:pPr>
        <w:pStyle w:val="Heading1"/>
        <w:sectPr w:rsidR="00915CB2" w:rsidRPr="00915CB2" w:rsidSect="00D60E7D">
          <w:pgSz w:w="12240" w:h="15840"/>
          <w:pgMar w:top="1440" w:right="1440" w:bottom="1440" w:left="1440" w:header="720" w:footer="720" w:gutter="0"/>
          <w:cols w:space="720"/>
          <w:titlePg/>
          <w:docGrid w:linePitch="326"/>
        </w:sectPr>
      </w:pPr>
    </w:p>
    <w:p w:rsidR="00667E72" w:rsidRDefault="00000F22" w:rsidP="00667E72">
      <w:pPr>
        <w:pStyle w:val="Heading1"/>
        <w:numPr>
          <w:ilvl w:val="0"/>
          <w:numId w:val="0"/>
        </w:numPr>
      </w:pPr>
      <w:r>
        <w:lastRenderedPageBreak/>
        <w:t>Reference</w:t>
      </w:r>
      <w:r w:rsidR="000952A7">
        <w:t>s</w:t>
      </w:r>
    </w:p>
    <w:p w:rsidR="00667E72" w:rsidRDefault="00667E72" w:rsidP="00667E72"/>
    <w:p w:rsidR="00667E72" w:rsidRPr="00667E72" w:rsidRDefault="00667E72" w:rsidP="00667E72">
      <w:pPr>
        <w:sectPr w:rsidR="00667E72" w:rsidRPr="00667E72" w:rsidSect="008F16C4">
          <w:pgSz w:w="12240" w:h="15840"/>
          <w:pgMar w:top="1440" w:right="1440" w:bottom="1440" w:left="1440" w:header="720" w:footer="720" w:gutter="0"/>
          <w:cols w:space="720"/>
          <w:titlePg/>
          <w:docGrid w:linePitch="326"/>
        </w:sectPr>
      </w:pPr>
      <w:bookmarkStart w:id="52" w:name="_GoBack"/>
      <w:bookmarkEnd w:id="52"/>
    </w:p>
    <w:p w:rsidR="000E7D92" w:rsidRDefault="002B6276" w:rsidP="003E619F">
      <w:pPr>
        <w:pStyle w:val="Heading1App"/>
      </w:pPr>
      <w:bookmarkStart w:id="53" w:name="_Ref490092552"/>
      <w:r>
        <w:lastRenderedPageBreak/>
        <w:t xml:space="preserve">Graphene </w:t>
      </w:r>
      <w:r w:rsidRPr="00E612D2">
        <w:t>Processing</w:t>
      </w:r>
      <w:bookmarkEnd w:id="53"/>
    </w:p>
    <w:p w:rsidR="005F5DBD" w:rsidRDefault="005F5DBD" w:rsidP="003E619F">
      <w:pPr>
        <w:pStyle w:val="Heading2App"/>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DC6B43">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00DC6B43" w:rsidRPr="00DC6B43">
        <w:rPr>
          <w:noProof/>
        </w:rPr>
        <w:t>[142]</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DC6B43">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rsidR="00D51D9A">
        <w:fldChar w:fldCharType="separate"/>
      </w:r>
      <w:r w:rsidR="00DC6B43" w:rsidRPr="00DC6B43">
        <w:rPr>
          <w:noProof/>
        </w:rPr>
        <w:t>[34], [108], [127], [139], [142], [286], [287]</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xml:space="preserve">). The process </w:t>
      </w:r>
      <w:proofErr w:type="gramStart"/>
      <w:r>
        <w:t>was performed</w:t>
      </w:r>
      <w:proofErr w:type="gramEnd"/>
      <w:r>
        <w:t xml:space="preserve"> in a 2” quartz tube at atmospheric pressure</w:t>
      </w:r>
      <w:r w:rsidR="0081390C">
        <w:t>.</w:t>
      </w:r>
    </w:p>
    <w:p w:rsidR="00596AF6" w:rsidRDefault="00596AF6" w:rsidP="003E619F">
      <w:pPr>
        <w:pStyle w:val="Heading2App"/>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906D95">
      <w:pPr>
        <w:pStyle w:val="ListParagraph"/>
        <w:numPr>
          <w:ilvl w:val="0"/>
          <w:numId w:val="4"/>
        </w:numPr>
      </w:pPr>
      <w:r>
        <w:t>S1805 Photoresist:</w:t>
      </w:r>
    </w:p>
    <w:p w:rsidR="00AE3441" w:rsidRDefault="00AE3441" w:rsidP="00906D95">
      <w:pPr>
        <w:pStyle w:val="ListParagraph"/>
        <w:numPr>
          <w:ilvl w:val="1"/>
          <w:numId w:val="4"/>
        </w:numPr>
      </w:pPr>
      <w:r>
        <w:t>Spin coat LOR3A lift-off layer at 4000 RPM for 45 seconds.</w:t>
      </w:r>
    </w:p>
    <w:p w:rsidR="00AE3441" w:rsidRDefault="00AE3441" w:rsidP="00906D95">
      <w:pPr>
        <w:pStyle w:val="ListParagraph"/>
        <w:numPr>
          <w:ilvl w:val="1"/>
          <w:numId w:val="4"/>
        </w:numPr>
      </w:pPr>
      <w:r>
        <w:t xml:space="preserve">Post spin bake at 190 </w:t>
      </w:r>
      <w:r>
        <w:rPr>
          <w:rFonts w:cs="Times"/>
        </w:rPr>
        <w:t>°</w:t>
      </w:r>
      <w:r>
        <w:t>C for 5 minutes.</w:t>
      </w:r>
    </w:p>
    <w:p w:rsidR="00AE3441" w:rsidRDefault="00AE3441" w:rsidP="00906D95">
      <w:pPr>
        <w:pStyle w:val="ListParagraph"/>
        <w:numPr>
          <w:ilvl w:val="1"/>
          <w:numId w:val="4"/>
        </w:numPr>
      </w:pPr>
      <w:r>
        <w:t>Spin coat S1805 resist at 4000 RPM for 45 seconds.</w:t>
      </w:r>
    </w:p>
    <w:p w:rsidR="00AE3441" w:rsidRDefault="00AE3441" w:rsidP="00906D95">
      <w:pPr>
        <w:pStyle w:val="ListParagraph"/>
        <w:numPr>
          <w:ilvl w:val="1"/>
          <w:numId w:val="4"/>
        </w:numPr>
      </w:pPr>
      <w:r>
        <w:t xml:space="preserve">Post spin bake at 115 </w:t>
      </w:r>
      <w:r>
        <w:rPr>
          <w:rFonts w:cs="Times"/>
        </w:rPr>
        <w:t>°</w:t>
      </w:r>
      <w:r>
        <w:t>C bake for 5 minutes.</w:t>
      </w:r>
    </w:p>
    <w:p w:rsidR="00596AF6" w:rsidRDefault="00AE3441" w:rsidP="00906D95">
      <w:pPr>
        <w:pStyle w:val="ListParagraph"/>
        <w:numPr>
          <w:ilvl w:val="0"/>
          <w:numId w:val="4"/>
        </w:numPr>
      </w:pPr>
      <w:r>
        <w:t>AZ4110 Photoresist:</w:t>
      </w:r>
    </w:p>
    <w:p w:rsidR="00AE3441" w:rsidRDefault="00AE3441" w:rsidP="00906D95">
      <w:pPr>
        <w:pStyle w:val="ListParagraph"/>
        <w:numPr>
          <w:ilvl w:val="1"/>
          <w:numId w:val="4"/>
        </w:numPr>
      </w:pPr>
      <w:r>
        <w:t xml:space="preserve">Spin coat AZ4110 photoresist at </w:t>
      </w:r>
      <w:r w:rsidR="00040400">
        <w:t>5</w:t>
      </w:r>
      <w:r>
        <w:t>000 RPM for 90 seconds</w:t>
      </w:r>
    </w:p>
    <w:p w:rsidR="00AE3441" w:rsidRPr="00596AF6" w:rsidRDefault="00AE3441" w:rsidP="00906D95">
      <w:pPr>
        <w:pStyle w:val="ListParagraph"/>
        <w:numPr>
          <w:ilvl w:val="1"/>
          <w:numId w:val="4"/>
        </w:numPr>
      </w:pPr>
      <w:r>
        <w:t xml:space="preserve">Post spin bake at 5 minute bake at 95 </w:t>
      </w:r>
      <w:r>
        <w:rPr>
          <w:rFonts w:cs="Times"/>
        </w:rPr>
        <w:t>°</w:t>
      </w:r>
      <w:r>
        <w:t>C</w:t>
      </w:r>
    </w:p>
    <w:p w:rsidR="00795535" w:rsidRDefault="005A5660" w:rsidP="003E619F">
      <w:pPr>
        <w:pStyle w:val="Heading2App"/>
      </w:pPr>
      <w:r w:rsidRPr="005A5660">
        <w:lastRenderedPageBreak/>
        <w:t>Photolithography</w:t>
      </w:r>
    </w:p>
    <w:p w:rsidR="0081390C" w:rsidRDefault="0081390C" w:rsidP="002360C5">
      <w:r>
        <w:t xml:space="preserve">The lithography </w:t>
      </w:r>
      <w:proofErr w:type="gramStart"/>
      <w:r>
        <w:t>was performed</w:t>
      </w:r>
      <w:proofErr w:type="gramEnd"/>
      <w:r>
        <w:t xml:space="preserve"> using Karl </w:t>
      </w:r>
      <w:proofErr w:type="spellStart"/>
      <w:r>
        <w:t>S</w:t>
      </w:r>
      <w:r>
        <w:rPr>
          <w:rFonts w:cs="Times"/>
        </w:rPr>
        <w:t>ü</w:t>
      </w:r>
      <w:r>
        <w:t>ss</w:t>
      </w:r>
      <w:proofErr w:type="spellEnd"/>
      <w:r>
        <w:t xml:space="preserve"> MA6 contact aligner in contact mode. The light source was </w:t>
      </w:r>
      <w:proofErr w:type="gramStart"/>
      <w:r>
        <w:t xml:space="preserve">an </w:t>
      </w:r>
      <w:proofErr w:type="spellStart"/>
      <w:r>
        <w:t>i</w:t>
      </w:r>
      <w:proofErr w:type="spellEnd"/>
      <w:proofErr w:type="gramEnd"/>
      <w:r>
        <w:t xml:space="preserve">-line, 320 nm source calibrated to an intensity of 5 </w:t>
      </w:r>
      <w:proofErr w:type="spellStart"/>
      <w:r>
        <w:t>mW</w:t>
      </w:r>
      <w:proofErr w:type="spellEnd"/>
      <w:r>
        <w:t>/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 xml:space="preserve">from </w:t>
      </w:r>
      <w:proofErr w:type="spellStart"/>
      <w:r w:rsidR="002360C5">
        <w:t>Photronics</w:t>
      </w:r>
      <w:proofErr w:type="spellEnd"/>
      <w:r w:rsidR="002360C5">
        <w:t xml:space="preserve">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 xml:space="preserve">Note that prior to the exposure of the sample, a dummy sample </w:t>
      </w:r>
      <w:proofErr w:type="gramStart"/>
      <w:r w:rsidR="00AE3441">
        <w:t>was first exposed</w:t>
      </w:r>
      <w:proofErr w:type="gramEnd"/>
      <w:r w:rsidR="00AE3441">
        <w:t xml:space="preserve"> to ensure proper source calibration:</w:t>
      </w:r>
    </w:p>
    <w:p w:rsidR="00AE3441" w:rsidRDefault="00AE3441" w:rsidP="00906D95">
      <w:pPr>
        <w:pStyle w:val="ListParagraph"/>
        <w:numPr>
          <w:ilvl w:val="0"/>
          <w:numId w:val="5"/>
        </w:numPr>
      </w:pPr>
      <w:r>
        <w:t>S1805 Photoresist:</w:t>
      </w:r>
    </w:p>
    <w:p w:rsidR="00AE3441" w:rsidRDefault="00C13000" w:rsidP="00906D95">
      <w:pPr>
        <w:pStyle w:val="ListParagraph"/>
        <w:numPr>
          <w:ilvl w:val="1"/>
          <w:numId w:val="6"/>
        </w:numPr>
      </w:pPr>
      <w:r>
        <w:t>Exposure Time: 18 seconds</w:t>
      </w:r>
    </w:p>
    <w:p w:rsidR="00AE3441" w:rsidRDefault="00C13000" w:rsidP="00906D95">
      <w:pPr>
        <w:pStyle w:val="ListParagraph"/>
        <w:numPr>
          <w:ilvl w:val="1"/>
          <w:numId w:val="6"/>
        </w:numPr>
      </w:pPr>
      <w:r>
        <w:t>Development parameters: 1 minute in CD26 with gentle agitation followed by a 30 second rinse in gently running water.</w:t>
      </w:r>
    </w:p>
    <w:p w:rsidR="00AE3441" w:rsidRDefault="00AE3441" w:rsidP="00906D95">
      <w:pPr>
        <w:pStyle w:val="ListParagraph"/>
        <w:numPr>
          <w:ilvl w:val="0"/>
          <w:numId w:val="5"/>
        </w:numPr>
      </w:pPr>
      <w:r>
        <w:t>AZ4110 Photoresist</w:t>
      </w:r>
      <w:r w:rsidR="00040400">
        <w:t xml:space="preserve"> with AZ400K developer</w:t>
      </w:r>
      <w:r>
        <w:t>:</w:t>
      </w:r>
    </w:p>
    <w:p w:rsidR="00040400" w:rsidRDefault="00040400" w:rsidP="00906D95">
      <w:pPr>
        <w:pStyle w:val="ListParagraph"/>
        <w:numPr>
          <w:ilvl w:val="1"/>
          <w:numId w:val="5"/>
        </w:numPr>
      </w:pPr>
      <w:r>
        <w:t xml:space="preserve">Exposure Time: </w:t>
      </w:r>
      <w:r w:rsidR="008F4267">
        <w:t>45</w:t>
      </w:r>
      <w:r>
        <w:t xml:space="preserve"> seconds</w:t>
      </w:r>
    </w:p>
    <w:p w:rsidR="00040400" w:rsidRDefault="00040400" w:rsidP="00906D95">
      <w:pPr>
        <w:pStyle w:val="ListParagraph"/>
        <w:numPr>
          <w:ilvl w:val="1"/>
          <w:numId w:val="5"/>
        </w:numPr>
      </w:pPr>
      <w:r>
        <w:t xml:space="preserve">Development parameters: 1 minute in </w:t>
      </w:r>
      <w:r w:rsidR="008F4267">
        <w:t>1:4 AZ400K</w:t>
      </w:r>
      <w:proofErr w:type="gramStart"/>
      <w:r w:rsidR="008F4267">
        <w:t>:DI</w:t>
      </w:r>
      <w:proofErr w:type="gramEnd"/>
      <w:r w:rsidR="008F4267">
        <w:t xml:space="preserve"> (by volume)</w:t>
      </w:r>
      <w:r>
        <w:t xml:space="preserve"> with gentle agitation followed by a 30 second rinse in gently running water.</w:t>
      </w:r>
    </w:p>
    <w:p w:rsidR="008F4267" w:rsidRDefault="008F4267" w:rsidP="00906D95">
      <w:pPr>
        <w:pStyle w:val="ListParagraph"/>
        <w:numPr>
          <w:ilvl w:val="0"/>
          <w:numId w:val="5"/>
        </w:numPr>
      </w:pPr>
      <w:r>
        <w:t>AZ4110 Photoresist with AZ</w:t>
      </w:r>
      <w:r w:rsidR="00940AFD">
        <w:t xml:space="preserve"> </w:t>
      </w:r>
      <w:r>
        <w:t>developer:</w:t>
      </w:r>
    </w:p>
    <w:p w:rsidR="008F4267" w:rsidRDefault="008F4267" w:rsidP="00906D95">
      <w:pPr>
        <w:pStyle w:val="ListParagraph"/>
        <w:numPr>
          <w:ilvl w:val="1"/>
          <w:numId w:val="5"/>
        </w:numPr>
      </w:pPr>
      <w:r>
        <w:t xml:space="preserve">Exposure Time: </w:t>
      </w:r>
      <w:r w:rsidR="00940AFD">
        <w:t>3</w:t>
      </w:r>
      <w:r>
        <w:t>5 seconds</w:t>
      </w:r>
    </w:p>
    <w:p w:rsidR="00006A98" w:rsidRDefault="008F4267" w:rsidP="00906D95">
      <w:pPr>
        <w:pStyle w:val="ListParagraph"/>
        <w:numPr>
          <w:ilvl w:val="1"/>
          <w:numId w:val="5"/>
        </w:numPr>
      </w:pPr>
      <w:r>
        <w:t>Development parameters: 1</w:t>
      </w:r>
      <w:r w:rsidR="00940AFD">
        <w:t>.7</w:t>
      </w:r>
      <w:r>
        <w:t xml:space="preserve"> minute</w:t>
      </w:r>
      <w:r w:rsidR="00940AFD">
        <w:t>s</w:t>
      </w:r>
      <w:r>
        <w:t xml:space="preserve"> in 1:</w:t>
      </w:r>
      <w:r w:rsidR="00940AFD">
        <w:t>1</w:t>
      </w:r>
      <w:r>
        <w:t xml:space="preserve"> AZ400K</w:t>
      </w:r>
      <w:proofErr w:type="gramStart"/>
      <w:r>
        <w:t>:DI</w:t>
      </w:r>
      <w:proofErr w:type="gramEnd"/>
      <w:r>
        <w:t xml:space="preserve"> (by volume) with gentle agitation followed by a 30 second rinse in gently running water.</w:t>
      </w:r>
    </w:p>
    <w:p w:rsidR="008F4267" w:rsidRDefault="00006A98" w:rsidP="00006A98">
      <w:r>
        <w:t xml:space="preserve">Lift-off </w:t>
      </w:r>
      <w:proofErr w:type="gramStart"/>
      <w:r>
        <w:t>was performed</w:t>
      </w:r>
      <w:proofErr w:type="gramEnd"/>
      <w:r>
        <w:t xml:space="preserve"> in </w:t>
      </w:r>
      <w:proofErr w:type="spellStart"/>
      <w:r>
        <w:t>Microposit</w:t>
      </w:r>
      <w:proofErr w:type="spellEnd"/>
      <w:r>
        <w:t xml:space="preserve"> 1165 remover kept in a closed beaker on a hot plate set to 70 </w:t>
      </w:r>
      <w:r>
        <w:rPr>
          <w:rFonts w:cs="Times"/>
        </w:rPr>
        <w:t>°</w:t>
      </w:r>
      <w:r>
        <w:t>C.</w:t>
      </w:r>
    </w:p>
    <w:p w:rsidR="00795535" w:rsidRDefault="005A5660" w:rsidP="003E619F">
      <w:pPr>
        <w:pStyle w:val="Heading2App"/>
      </w:pPr>
      <w:r>
        <w:lastRenderedPageBreak/>
        <w:t>Electron-Beam Lithography</w:t>
      </w:r>
    </w:p>
    <w:p w:rsidR="00A67D28" w:rsidRDefault="00A67D28" w:rsidP="00A67D28">
      <w:r>
        <w:t xml:space="preserve">PMMA A7 </w:t>
      </w:r>
      <w:proofErr w:type="gramStart"/>
      <w:r>
        <w:t>was used</w:t>
      </w:r>
      <w:proofErr w:type="gramEnd"/>
      <w:r>
        <w:t xml:space="preserve"> as an e-beam resist throughout this work. The following steps </w:t>
      </w:r>
      <w:proofErr w:type="gramStart"/>
      <w:r>
        <w:t>were used</w:t>
      </w:r>
      <w:proofErr w:type="gramEnd"/>
      <w:r>
        <w:t xml:space="preserve"> during e-beam lithography:</w:t>
      </w:r>
    </w:p>
    <w:p w:rsidR="00A67D28" w:rsidRDefault="00A67D28" w:rsidP="00906D95">
      <w:pPr>
        <w:pStyle w:val="ListParagraph"/>
        <w:numPr>
          <w:ilvl w:val="0"/>
          <w:numId w:val="7"/>
        </w:numPr>
      </w:pPr>
      <w:r>
        <w:t>Spin coat PMMA A7 at 5000 RPM for 90 seconds.</w:t>
      </w:r>
    </w:p>
    <w:p w:rsidR="00A67D28" w:rsidRDefault="00A67D28" w:rsidP="00906D95">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A67D28" w:rsidRDefault="00A67D28" w:rsidP="00906D95">
      <w:pPr>
        <w:pStyle w:val="ListParagraph"/>
        <w:numPr>
          <w:ilvl w:val="0"/>
          <w:numId w:val="7"/>
        </w:numPr>
      </w:pPr>
      <w:r>
        <w:t>Exposure parameters:</w:t>
      </w:r>
    </w:p>
    <w:p w:rsidR="00A67D28" w:rsidRDefault="00A67D28" w:rsidP="00906D95">
      <w:pPr>
        <w:pStyle w:val="ListParagraph"/>
        <w:numPr>
          <w:ilvl w:val="1"/>
          <w:numId w:val="7"/>
        </w:numPr>
      </w:pPr>
      <w:r>
        <w:t>Working distance: 6.5-7.5 mm.</w:t>
      </w:r>
    </w:p>
    <w:p w:rsidR="00A67D28" w:rsidRDefault="00A67D28" w:rsidP="00906D95">
      <w:pPr>
        <w:pStyle w:val="ListParagraph"/>
        <w:numPr>
          <w:ilvl w:val="1"/>
          <w:numId w:val="7"/>
        </w:numPr>
      </w:pPr>
      <w:r>
        <w:t>Acceleration voltage: 30 kV.</w:t>
      </w:r>
    </w:p>
    <w:p w:rsidR="00A67D28" w:rsidRDefault="00A67D28" w:rsidP="00906D95">
      <w:pPr>
        <w:pStyle w:val="ListParagraph"/>
        <w:numPr>
          <w:ilvl w:val="1"/>
          <w:numId w:val="7"/>
        </w:numPr>
      </w:pPr>
      <w:r>
        <w:t>Spot Size: 3.</w:t>
      </w:r>
    </w:p>
    <w:p w:rsidR="00A67D28" w:rsidRDefault="00A67D28" w:rsidP="00906D95">
      <w:pPr>
        <w:pStyle w:val="ListParagraph"/>
        <w:numPr>
          <w:ilvl w:val="1"/>
          <w:numId w:val="7"/>
        </w:numPr>
      </w:pPr>
      <w:r>
        <w:t xml:space="preserve">Beam current: ~136 </w:t>
      </w:r>
      <w:proofErr w:type="spellStart"/>
      <w:r>
        <w:t>pA.</w:t>
      </w:r>
      <w:proofErr w:type="spellEnd"/>
    </w:p>
    <w:p w:rsidR="00A67D28" w:rsidRDefault="00A67D28" w:rsidP="00906D95">
      <w:pPr>
        <w:pStyle w:val="ListParagraph"/>
        <w:numPr>
          <w:ilvl w:val="1"/>
          <w:numId w:val="7"/>
        </w:numPr>
      </w:pPr>
      <w:r>
        <w:t>Magnification: Depends on pattern size. Typically 1500x.</w:t>
      </w:r>
    </w:p>
    <w:p w:rsidR="00A67D28" w:rsidRDefault="00A67D28" w:rsidP="00906D95">
      <w:pPr>
        <w:pStyle w:val="ListParagraph"/>
        <w:numPr>
          <w:ilvl w:val="1"/>
          <w:numId w:val="7"/>
        </w:numPr>
      </w:pPr>
      <w:r>
        <w:t xml:space="preserve">Point-to-Point Spacing: </w:t>
      </w:r>
      <w:proofErr w:type="gramStart"/>
      <w:r>
        <w:t>5</w:t>
      </w:r>
      <w:proofErr w:type="gramEnd"/>
      <w:r>
        <w:t xml:space="preserve"> nm.</w:t>
      </w:r>
    </w:p>
    <w:p w:rsidR="00A67D28" w:rsidRDefault="00A67D28" w:rsidP="00906D95">
      <w:pPr>
        <w:pStyle w:val="ListParagraph"/>
        <w:numPr>
          <w:ilvl w:val="1"/>
          <w:numId w:val="7"/>
        </w:numPr>
      </w:pPr>
      <w:r>
        <w:t>Line-to-Line Spacing: 30 nm.</w:t>
      </w:r>
    </w:p>
    <w:p w:rsidR="00A67D28" w:rsidRDefault="00A67D28" w:rsidP="00906D95">
      <w:pPr>
        <w:pStyle w:val="ListParagraph"/>
        <w:numPr>
          <w:ilvl w:val="1"/>
          <w:numId w:val="7"/>
        </w:numPr>
      </w:pPr>
      <w:r>
        <w:t xml:space="preserve">Line dose: 1.6 </w:t>
      </w:r>
      <w:proofErr w:type="spellStart"/>
      <w:r>
        <w:t>nC</w:t>
      </w:r>
      <w:proofErr w:type="spellEnd"/>
      <w:r>
        <w:t>/cm.</w:t>
      </w:r>
    </w:p>
    <w:p w:rsidR="00A67D28" w:rsidRDefault="00A67D28" w:rsidP="00906D95">
      <w:pPr>
        <w:pStyle w:val="ListParagraph"/>
        <w:numPr>
          <w:ilvl w:val="1"/>
          <w:numId w:val="7"/>
        </w:numPr>
      </w:pPr>
      <w:r>
        <w:t xml:space="preserve">Area dose: 450-600 </w:t>
      </w:r>
      <w:r w:rsidR="001714C7">
        <w:rPr>
          <w:rFonts w:cs="Times"/>
        </w:rPr>
        <w:t>µ</w:t>
      </w:r>
      <w:r>
        <w:t>C/cm</w:t>
      </w:r>
      <w:r w:rsidRPr="00A67D28">
        <w:rPr>
          <w:vertAlign w:val="superscript"/>
        </w:rPr>
        <w:t>2</w:t>
      </w:r>
      <w:r>
        <w:t>.</w:t>
      </w:r>
    </w:p>
    <w:p w:rsidR="001714C7" w:rsidRDefault="001714C7" w:rsidP="00906D95">
      <w:pPr>
        <w:pStyle w:val="ListParagraph"/>
        <w:numPr>
          <w:ilvl w:val="0"/>
          <w:numId w:val="7"/>
        </w:numPr>
      </w:pPr>
      <w:r>
        <w:t>Development parameters:</w:t>
      </w:r>
    </w:p>
    <w:p w:rsidR="001714C7" w:rsidRDefault="001714C7" w:rsidP="00906D95">
      <w:pPr>
        <w:pStyle w:val="ListParagraph"/>
        <w:numPr>
          <w:ilvl w:val="1"/>
          <w:numId w:val="7"/>
        </w:numPr>
      </w:pPr>
      <w:r>
        <w:t>Developer: 1:3 MIBK:IPA (by volume)</w:t>
      </w:r>
    </w:p>
    <w:p w:rsidR="001714C7" w:rsidRDefault="00046126" w:rsidP="00906D95">
      <w:pPr>
        <w:pStyle w:val="ListParagraph"/>
        <w:numPr>
          <w:ilvl w:val="1"/>
          <w:numId w:val="7"/>
        </w:numPr>
      </w:pPr>
      <w:r>
        <w:t>Development time: 55 seconds with gentle agitation followed by 15 seconds in IPA with gentle agitation</w:t>
      </w:r>
    </w:p>
    <w:p w:rsidR="00795535" w:rsidRDefault="005A5660" w:rsidP="003E619F">
      <w:pPr>
        <w:pStyle w:val="Heading2App"/>
      </w:pPr>
      <w:r>
        <w:t>Electron-Beam Evaporation</w:t>
      </w:r>
    </w:p>
    <w:p w:rsidR="00710B91" w:rsidRDefault="00710B91" w:rsidP="00710B91">
      <w:r>
        <w:t xml:space="preserve">Samples were loaded over a 3” carrier wafer using 90 </w:t>
      </w:r>
      <w:r>
        <w:rPr>
          <w:rFonts w:cs="Times"/>
        </w:rPr>
        <w:t>°</w:t>
      </w:r>
      <w:r>
        <w:t xml:space="preserve">C heat release tape. The samples </w:t>
      </w:r>
      <w:proofErr w:type="gramStart"/>
      <w:r>
        <w:t>were left</w:t>
      </w:r>
      <w:proofErr w:type="gramEnd"/>
      <w:r>
        <w:t xml:space="preserve">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xml:space="preserve">, while ensuring the e-beam is properly focused </w:t>
      </w:r>
      <w:r w:rsidR="00432321">
        <w:lastRenderedPageBreak/>
        <w:t xml:space="preserve">and centered on the source crucible. The shutter </w:t>
      </w:r>
      <w:proofErr w:type="gramStart"/>
      <w:r w:rsidR="00432321">
        <w:t>was opened</w:t>
      </w:r>
      <w:proofErr w:type="gramEnd"/>
      <w:r w:rsidR="00432321">
        <w:t xml:space="preserve"> once the chamber pressure started going up.</w:t>
      </w:r>
    </w:p>
    <w:p w:rsidR="00900CF2" w:rsidRDefault="00900CF2" w:rsidP="00710B91">
      <w:r>
        <w:t xml:space="preserve">The rate for all deposition over graphene was kept between 0.1 – 0.3 </w:t>
      </w:r>
      <w:r>
        <w:rPr>
          <w:rFonts w:cs="Times"/>
        </w:rPr>
        <w:t>Å</w:t>
      </w:r>
      <w:r>
        <w:t>/sec</w:t>
      </w:r>
      <w:r w:rsidR="00880226">
        <w:t xml:space="preserve"> to enhance the adhesion between the metal and the graphene. This </w:t>
      </w:r>
      <w:proofErr w:type="gramStart"/>
      <w:r w:rsidR="00880226">
        <w:t>was kept</w:t>
      </w:r>
      <w:proofErr w:type="gramEnd"/>
      <w:r w:rsidR="00880226">
        <w:t xml:space="preserve">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906D95">
      <w:pPr>
        <w:pStyle w:val="ListParagraph"/>
        <w:numPr>
          <w:ilvl w:val="0"/>
          <w:numId w:val="8"/>
        </w:numPr>
      </w:pPr>
      <w:r>
        <w:t>Cr: 20 mA</w:t>
      </w:r>
    </w:p>
    <w:p w:rsidR="008D6FDC" w:rsidRDefault="008D6FDC" w:rsidP="00906D95">
      <w:pPr>
        <w:pStyle w:val="ListParagraph"/>
        <w:numPr>
          <w:ilvl w:val="0"/>
          <w:numId w:val="8"/>
        </w:numPr>
      </w:pPr>
      <w:proofErr w:type="spellStart"/>
      <w:r>
        <w:t>Ti</w:t>
      </w:r>
      <w:proofErr w:type="spellEnd"/>
      <w:r>
        <w:t>: 30-40 mA</w:t>
      </w:r>
    </w:p>
    <w:p w:rsidR="008D6FDC" w:rsidRDefault="008D6FDC" w:rsidP="00906D95">
      <w:pPr>
        <w:pStyle w:val="ListParagraph"/>
        <w:numPr>
          <w:ilvl w:val="0"/>
          <w:numId w:val="8"/>
        </w:numPr>
      </w:pPr>
      <w:proofErr w:type="spellStart"/>
      <w:r>
        <w:t>Pd</w:t>
      </w:r>
      <w:proofErr w:type="spellEnd"/>
      <w:r>
        <w:t>: 40-50 mA</w:t>
      </w:r>
    </w:p>
    <w:p w:rsidR="008D6FDC" w:rsidRDefault="008D6FDC" w:rsidP="00906D95">
      <w:pPr>
        <w:pStyle w:val="ListParagraph"/>
        <w:numPr>
          <w:ilvl w:val="0"/>
          <w:numId w:val="8"/>
        </w:numPr>
      </w:pPr>
      <w:r>
        <w:t>Al: 40 mA</w:t>
      </w:r>
    </w:p>
    <w:p w:rsidR="004D66A1" w:rsidRDefault="008D6FDC" w:rsidP="00906D95">
      <w:pPr>
        <w:pStyle w:val="ListParagraph"/>
        <w:numPr>
          <w:ilvl w:val="0"/>
          <w:numId w:val="8"/>
        </w:numPr>
      </w:pPr>
      <w:r>
        <w:t xml:space="preserve">Au: 50 mA </w:t>
      </w:r>
    </w:p>
    <w:p w:rsidR="004D66A1" w:rsidRPr="00710B91" w:rsidRDefault="004D66A1" w:rsidP="004D66A1">
      <w:r>
        <w:t xml:space="preserve">After the evaporation run was </w:t>
      </w:r>
      <w:proofErr w:type="gramStart"/>
      <w:r>
        <w:t>complete</w:t>
      </w:r>
      <w:proofErr w:type="gramEnd"/>
      <w:r>
        <w:t xml:space="preserve"> the chamber was let to cool down for 15 minutes before venting.</w:t>
      </w:r>
    </w:p>
    <w:p w:rsidR="00F47C0C" w:rsidRDefault="00CA159A" w:rsidP="003E619F">
      <w:pPr>
        <w:pStyle w:val="Heading2App"/>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D66A1">
        <w:fldChar w:fldCharType="separate"/>
      </w:r>
      <w:r w:rsidR="00DC6B43" w:rsidRPr="00DC6B43">
        <w:rPr>
          <w:noProof/>
        </w:rPr>
        <w:t>[87]</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D66A1">
        <w:fldChar w:fldCharType="separate"/>
      </w:r>
      <w:r w:rsidR="00DC6B43" w:rsidRPr="00DC6B43">
        <w:rPr>
          <w:noProof/>
        </w:rPr>
        <w:t>[87]</w:t>
      </w:r>
      <w:r w:rsidR="004D66A1">
        <w:fldChar w:fldCharType="end"/>
      </w:r>
      <w:r w:rsidR="004D66A1">
        <w:t xml:space="preserve">. The </w:t>
      </w:r>
      <w:r w:rsidR="000D5B6D">
        <w:t xml:space="preserve">top </w:t>
      </w:r>
      <w:proofErr w:type="gramStart"/>
      <w:r w:rsidR="000D5B6D">
        <w:t>gate oxide deposition parameters</w:t>
      </w:r>
      <w:proofErr w:type="gramEnd"/>
      <w:r w:rsidR="000D5B6D">
        <w:t xml:space="preserve"> throughout this work</w:t>
      </w:r>
      <w:r w:rsidR="004D66A1">
        <w:t xml:space="preserve"> was as follows:</w:t>
      </w:r>
    </w:p>
    <w:p w:rsidR="004D66A1" w:rsidRDefault="000D5B6D" w:rsidP="00906D95">
      <w:pPr>
        <w:pStyle w:val="ListParagraph"/>
        <w:numPr>
          <w:ilvl w:val="0"/>
          <w:numId w:val="9"/>
        </w:numPr>
      </w:pPr>
      <w:r>
        <w:t>Evaporate 1.5 nm of aluminum</w:t>
      </w:r>
      <w:r w:rsidR="004D66A1">
        <w:t xml:space="preserve"> </w:t>
      </w:r>
      <w:r>
        <w:t>then leave it in air for at least 30 minutes.</w:t>
      </w:r>
    </w:p>
    <w:p w:rsidR="000D5B6D" w:rsidRDefault="000D5B6D" w:rsidP="00906D95">
      <w:pPr>
        <w:pStyle w:val="ListParagraph"/>
        <w:numPr>
          <w:ilvl w:val="0"/>
          <w:numId w:val="9"/>
        </w:numPr>
      </w:pPr>
      <w:r>
        <w:t xml:space="preserve">Load the sample into ALD machine with the growth chamber temperature set and stable at 150 </w:t>
      </w:r>
      <w:r>
        <w:rPr>
          <w:rFonts w:cs="Times"/>
        </w:rPr>
        <w:t>°</w:t>
      </w:r>
      <w:r>
        <w:t>C.</w:t>
      </w:r>
    </w:p>
    <w:p w:rsidR="000D5B6D" w:rsidRDefault="000D5B6D" w:rsidP="00906D95">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w:t>
      </w:r>
      <w:proofErr w:type="gramStart"/>
      <w:r w:rsidR="00B766CE">
        <w:t>1</w:t>
      </w:r>
      <w:proofErr w:type="gramEnd"/>
      <w:r w:rsidR="00B766CE">
        <w:t xml:space="preserve"> </w:t>
      </w:r>
      <w:r w:rsidR="00B766CE">
        <w:rPr>
          <w:rFonts w:cs="Times"/>
        </w:rPr>
        <w:t>Å</w:t>
      </w:r>
      <w:r w:rsidR="00B766CE">
        <w:t>/cycle. The 8.5 nm deposition took around an hour.</w:t>
      </w:r>
    </w:p>
    <w:p w:rsidR="00B766CE" w:rsidRPr="00DD2C3C" w:rsidRDefault="00B766CE" w:rsidP="00B766CE">
      <w:r>
        <w:t xml:space="preserve">The sample </w:t>
      </w:r>
      <w:proofErr w:type="gramStart"/>
      <w:r>
        <w:t>was removed</w:t>
      </w:r>
      <w:proofErr w:type="gramEnd"/>
      <w:r>
        <w:t xml:space="preserve"> from the chamber once the run was done.</w:t>
      </w:r>
    </w:p>
    <w:p w:rsidR="002F626A" w:rsidRPr="00F47C0C" w:rsidRDefault="002F626A" w:rsidP="003E619F">
      <w:pPr>
        <w:pStyle w:val="Heading2App"/>
      </w:pPr>
      <w:r>
        <w:lastRenderedPageBreak/>
        <w:t>Graphene etching</w:t>
      </w:r>
    </w:p>
    <w:p w:rsidR="00507B62" w:rsidRDefault="00507B62" w:rsidP="002F626A">
      <w:r>
        <w:t xml:space="preserve">Graphene etching </w:t>
      </w:r>
      <w:proofErr w:type="gramStart"/>
      <w:r>
        <w:t>was done</w:t>
      </w:r>
      <w:proofErr w:type="gramEnd"/>
      <w:r>
        <w:t xml:space="preserv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w:t>
      </w:r>
      <w:proofErr w:type="spellStart"/>
      <w:r>
        <w:t>Therm</w:t>
      </w:r>
      <w:proofErr w:type="spellEnd"/>
      <w:r>
        <w:t xml:space="preserve"> 790 RIE are as follows:</w:t>
      </w:r>
    </w:p>
    <w:p w:rsidR="002F626A" w:rsidRDefault="00171964" w:rsidP="00906D95">
      <w:pPr>
        <w:pStyle w:val="ListParagraph"/>
        <w:numPr>
          <w:ilvl w:val="0"/>
          <w:numId w:val="10"/>
        </w:numPr>
      </w:pPr>
      <w:r>
        <w:t>Recipe name: mdgphn1m</w:t>
      </w:r>
    </w:p>
    <w:p w:rsidR="00171964" w:rsidRDefault="00171964" w:rsidP="00906D95">
      <w:pPr>
        <w:pStyle w:val="ListParagraph"/>
        <w:numPr>
          <w:ilvl w:val="0"/>
          <w:numId w:val="10"/>
        </w:numPr>
      </w:pPr>
      <w:r>
        <w:t>Chuck used: Aluminum</w:t>
      </w:r>
    </w:p>
    <w:p w:rsidR="00171964" w:rsidRDefault="00171964" w:rsidP="00906D95">
      <w:pPr>
        <w:pStyle w:val="ListParagraph"/>
        <w:numPr>
          <w:ilvl w:val="0"/>
          <w:numId w:val="10"/>
        </w:numPr>
      </w:pPr>
      <w:r>
        <w:t>Etch time: 1 minute</w:t>
      </w:r>
    </w:p>
    <w:p w:rsidR="00171964" w:rsidRDefault="00171964" w:rsidP="00906D95">
      <w:pPr>
        <w:pStyle w:val="ListParagraph"/>
        <w:numPr>
          <w:ilvl w:val="0"/>
          <w:numId w:val="10"/>
        </w:numPr>
      </w:pPr>
      <w:r>
        <w:t>Power: 20 W</w:t>
      </w:r>
    </w:p>
    <w:p w:rsidR="00F47C0C" w:rsidRDefault="00171964" w:rsidP="00906D95">
      <w:pPr>
        <w:pStyle w:val="ListParagraph"/>
        <w:numPr>
          <w:ilvl w:val="0"/>
          <w:numId w:val="10"/>
        </w:numPr>
      </w:pPr>
      <w:r>
        <w:t>Gases: 14:6 O</w:t>
      </w:r>
      <w:r w:rsidRPr="00171964">
        <w:rPr>
          <w:vertAlign w:val="subscript"/>
        </w:rPr>
        <w:t>2</w:t>
      </w:r>
      <w:r>
        <w:t>:Ar</w:t>
      </w:r>
    </w:p>
    <w:p w:rsidR="00171964" w:rsidRDefault="00171964" w:rsidP="00906D95">
      <w:pPr>
        <w:pStyle w:val="ListParagraph"/>
        <w:numPr>
          <w:ilvl w:val="0"/>
          <w:numId w:val="10"/>
        </w:numPr>
      </w:pPr>
      <w:r>
        <w:t xml:space="preserve">Pressure: 1 </w:t>
      </w:r>
      <w:proofErr w:type="spellStart"/>
      <w:r>
        <w:t>mT</w:t>
      </w:r>
      <w:proofErr w:type="spellEnd"/>
    </w:p>
    <w:p w:rsidR="00171964" w:rsidRDefault="00171964" w:rsidP="00906D95">
      <w:pPr>
        <w:pStyle w:val="ListParagraph"/>
        <w:numPr>
          <w:ilvl w:val="0"/>
          <w:numId w:val="10"/>
        </w:numPr>
      </w:pPr>
      <w:r>
        <w:t>DC Voltage: ~ 180V (automatically controlled)</w:t>
      </w:r>
    </w:p>
    <w:p w:rsidR="009E5FE1" w:rsidRDefault="009E5FE1" w:rsidP="003E619F">
      <w:pPr>
        <w:pStyle w:val="Heading2App"/>
      </w:pPr>
      <w:r>
        <w:t>Backside oxide etch</w:t>
      </w:r>
    </w:p>
    <w:p w:rsidR="009E5FE1" w:rsidRDefault="009E5FE1" w:rsidP="00E42D5A">
      <w:r>
        <w:t xml:space="preserve">Commercially available graphene and </w:t>
      </w:r>
      <w:proofErr w:type="gramStart"/>
      <w:r>
        <w:t>thermally-grown</w:t>
      </w:r>
      <w:proofErr w:type="gramEnd"/>
      <w:r>
        <w:t xml:space="preserve">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w:t>
      </w:r>
      <w:proofErr w:type="gramStart"/>
      <w:r w:rsidR="00E42D5A">
        <w:t>top-side</w:t>
      </w:r>
      <w:proofErr w:type="gramEnd"/>
      <w:r w:rsidR="00E42D5A">
        <w:t xml:space="preserve"> oxide is grown over the finished silicon face and acts as the back-gate oxide. The </w:t>
      </w:r>
      <w:proofErr w:type="gramStart"/>
      <w:r w:rsidR="00E42D5A">
        <w:t>top-side</w:t>
      </w:r>
      <w:proofErr w:type="gramEnd"/>
      <w:r w:rsidR="00E42D5A">
        <w:t xml:space="preserve"> oxide is the back-gate oxide that carrier the transferred graphene.</w:t>
      </w:r>
      <w:r>
        <w:t xml:space="preserve"> The </w:t>
      </w:r>
      <w:proofErr w:type="gramStart"/>
      <w:r>
        <w:t>back-side</w:t>
      </w:r>
      <w:proofErr w:type="gramEnd"/>
      <w:r>
        <w:t xml:space="preserve"> oxide</w:t>
      </w:r>
      <w:r w:rsidR="00E42D5A">
        <w:t xml:space="preserve"> is a byproduct of the thermal growth process. The </w:t>
      </w:r>
      <w:proofErr w:type="gramStart"/>
      <w:r w:rsidR="00E42D5A">
        <w:t>back-side</w:t>
      </w:r>
      <w:proofErr w:type="gramEnd"/>
      <w:r w:rsidR="00E42D5A">
        <w:t xml:space="preserve"> oxide</w:t>
      </w:r>
      <w:r>
        <w:t xml:space="preserve"> prevents electrical contact to the silicon substrate and should be removed prior to any measurements. This can be confirmed by optically inspecting the </w:t>
      </w:r>
      <w:proofErr w:type="gramStart"/>
      <w:r>
        <w:t>back side</w:t>
      </w:r>
      <w:proofErr w:type="gramEnd"/>
      <w:r>
        <w:t xml:space="preserve"> of the carrier wafer: if the backside is any color other than grey th</w:t>
      </w:r>
      <w:r w:rsidR="00C06C40">
        <w:t xml:space="preserve">en it is covered with an oxide. Pictures depicting the </w:t>
      </w:r>
      <w:proofErr w:type="gramStart"/>
      <w:r w:rsidR="00C06C40">
        <w:t>back side</w:t>
      </w:r>
      <w:proofErr w:type="gramEnd"/>
      <w:r w:rsidR="00C06C40">
        <w:t xml:space="preserv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06C40" w:rsidTr="00C06C40">
        <w:tc>
          <w:tcPr>
            <w:tcW w:w="4675" w:type="dxa"/>
          </w:tcPr>
          <w:p w:rsidR="00C06C40" w:rsidRDefault="00C06C40" w:rsidP="00C06C40">
            <w:pPr>
              <w:ind w:firstLine="0"/>
            </w:pPr>
            <w:r>
              <w:rPr>
                <w:noProof/>
              </w:rPr>
              <w:lastRenderedPageBreak/>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6C6A60">
      <w:pPr>
        <w:pStyle w:val="Caption"/>
      </w:pPr>
      <w:bookmarkStart w:id="54" w:name="_Ref490004157"/>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w:t>
        </w:r>
      </w:fldSimple>
      <w:bookmarkEnd w:id="54"/>
      <w:r>
        <w:t xml:space="preserve">(a) Before, and (b) after the removal of the </w:t>
      </w:r>
      <w:proofErr w:type="gramStart"/>
      <w:r>
        <w:t>back-side</w:t>
      </w:r>
      <w:proofErr w:type="gramEnd"/>
      <w:r>
        <w:t xml:space="preserve"> oxide from the silicon sample. The back-gate oxide is deposited on the </w:t>
      </w:r>
      <w:proofErr w:type="gramStart"/>
      <w:r>
        <w:t>top-side</w:t>
      </w:r>
      <w:proofErr w:type="gramEnd"/>
      <w:r>
        <w:t xml:space="preserve"> of the sample, while the back-side oxide growth is a byproduct of the thermal oxide growth process.</w:t>
      </w:r>
    </w:p>
    <w:p w:rsidR="00624B92" w:rsidRPr="009E5FE1" w:rsidRDefault="00045D15" w:rsidP="00624B92">
      <w:r>
        <w:t xml:space="preserve">Before doing any processing on the back side, the top-side oxide and graphene should be covered by spin coating PMMA or photoresist over it to prevent scratching the graphene during the etch of the back-side oxide. The </w:t>
      </w:r>
      <w:proofErr w:type="gramStart"/>
      <w:r>
        <w:t>back-side</w:t>
      </w:r>
      <w:proofErr w:type="gramEnd"/>
      <w:r>
        <w:t xml:space="preserve"> oxide can be removed using RIE or by floating it over BHF. We prefer the use of RIE etching because it is </w:t>
      </w:r>
      <w:proofErr w:type="gramStart"/>
      <w:r>
        <w:t>more safe</w:t>
      </w:r>
      <w:proofErr w:type="gramEnd"/>
      <w:r>
        <w:t xml:space="preserv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3E619F">
      <w:pPr>
        <w:pStyle w:val="Heading1App"/>
      </w:pPr>
      <w:bookmarkStart w:id="55" w:name="_Ref489899167"/>
      <w:r>
        <w:t>Fabrication of a Dual-Gated Graphene FET</w:t>
      </w:r>
      <w:bookmarkEnd w:id="55"/>
    </w:p>
    <w:p w:rsidR="001C7C42" w:rsidRDefault="00851E30" w:rsidP="00751D1C">
      <w:r>
        <w:t xml:space="preserve">We go through the details of fabricating a dual-gated graphene FET. This procedure is identical for neurons, synapses and diodes, except for the e-beam mask used to shape the top gate. </w:t>
      </w:r>
      <w:r w:rsidR="008E7455">
        <w:t>The processing parameters follow the values outlines in</w:t>
      </w:r>
      <w:r w:rsidR="001771E9">
        <w:t xml:space="preserve"> Appendix A</w:t>
      </w:r>
      <w:r w:rsidR="008E7455">
        <w:t>.</w:t>
      </w:r>
      <w:r w:rsidR="009A4AD4">
        <w:t xml:space="preserve"> The steps </w:t>
      </w:r>
      <w:proofErr w:type="gramStart"/>
      <w:r w:rsidR="009A4AD4">
        <w:t>are numbered</w:t>
      </w:r>
      <w:proofErr w:type="gramEnd"/>
      <w:r w:rsidR="009A4AD4">
        <w:t xml:space="preserve"> according to </w:t>
      </w:r>
      <w:r w:rsidR="009A6F1A">
        <w:t>t</w:t>
      </w:r>
      <w:r w:rsidR="009A4AD4">
        <w:t>heir order.</w:t>
      </w:r>
      <w:r w:rsidR="00751D1C">
        <w:t xml:space="preserve"> Note that the devices presented in this work were </w:t>
      </w:r>
      <w:r w:rsidR="00751D1C">
        <w:lastRenderedPageBreak/>
        <w:t>all fabricated using CVD graphene over 285 nm of thermal SiO</w:t>
      </w:r>
      <w:r w:rsidR="00751D1C" w:rsidRPr="00751D1C">
        <w:rPr>
          <w:vertAlign w:val="subscript"/>
        </w:rPr>
        <w:t>2</w:t>
      </w:r>
      <w:r w:rsidR="00751D1C">
        <w:t>, procured from Graphene Supermarket. The top gate oxide was 10 nm of Al</w:t>
      </w:r>
      <w:r w:rsidR="00751D1C" w:rsidRPr="00751D1C">
        <w:rPr>
          <w:vertAlign w:val="subscript"/>
        </w:rPr>
        <w:t>2</w:t>
      </w:r>
      <w:r w:rsidR="00751D1C">
        <w:t>O</w:t>
      </w:r>
      <w:r w:rsidR="00751D1C" w:rsidRPr="00751D1C">
        <w:rPr>
          <w:vertAlign w:val="subscript"/>
        </w:rPr>
        <w:t>3</w:t>
      </w:r>
      <w:r w:rsidR="00751D1C">
        <w:t xml:space="preserve">, and the top gate metal was 25 nm thick, e-beam evaporated aluminum. The contact stack was </w:t>
      </w:r>
      <w:proofErr w:type="spellStart"/>
      <w:r w:rsidR="00751D1C">
        <w:t>Ti</w:t>
      </w:r>
      <w:proofErr w:type="spellEnd"/>
      <w:r w:rsidR="00751D1C">
        <w:t>/</w:t>
      </w:r>
      <w:proofErr w:type="spellStart"/>
      <w:r w:rsidR="00751D1C">
        <w:t>Pd</w:t>
      </w:r>
      <w:proofErr w:type="spellEnd"/>
      <w:r w:rsidR="00751D1C">
        <w:t xml:space="preserve"> with thicknesses 1.5/40 nm.</w:t>
      </w:r>
    </w:p>
    <w:p w:rsidR="00727B3A" w:rsidRDefault="00727B3A" w:rsidP="003E619F">
      <w:pPr>
        <w:pStyle w:val="Heading2App"/>
        <w:numPr>
          <w:ilvl w:val="1"/>
          <w:numId w:val="0"/>
        </w:numPr>
        <w:ind w:left="720" w:hanging="360"/>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3E619F">
      <w:pPr>
        <w:pStyle w:val="Heading2App"/>
        <w:numPr>
          <w:ilvl w:val="1"/>
          <w:numId w:val="0"/>
        </w:numPr>
        <w:ind w:left="720" w:hanging="360"/>
      </w:pPr>
      <w:r>
        <w:t xml:space="preserve">Contact </w:t>
      </w:r>
      <w:r w:rsidR="00727B3A" w:rsidRPr="005A5660">
        <w:t>Photolithography</w:t>
      </w:r>
    </w:p>
    <w:p w:rsidR="00413D5F" w:rsidRPr="00413D5F" w:rsidRDefault="00413D5F" w:rsidP="00906D95">
      <w:pPr>
        <w:pStyle w:val="ListParagraph"/>
        <w:numPr>
          <w:ilvl w:val="0"/>
          <w:numId w:val="11"/>
        </w:numPr>
      </w:pPr>
      <w:r>
        <w:t>Spin coating the photoresist and contact layer lithography</w:t>
      </w:r>
      <w:r w:rsidR="009A4AD4">
        <w:t xml:space="preserve"> as shown in </w:t>
      </w:r>
      <w:r w:rsidR="009A4AD4">
        <w:fldChar w:fldCharType="begin"/>
      </w:r>
      <w:r w:rsidR="009A4AD4">
        <w:instrText xml:space="preserve"> REF _Ref490094791 \h </w:instrText>
      </w:r>
      <w:r w:rsidR="009A4AD4">
        <w:fldChar w:fldCharType="separate"/>
      </w:r>
      <w:r w:rsidR="008859F5">
        <w:t xml:space="preserve">Figure </w:t>
      </w:r>
      <w:r w:rsidR="008859F5">
        <w:rPr>
          <w:noProof/>
          <w:cs/>
        </w:rPr>
        <w:t>‎</w:t>
      </w:r>
      <w:r w:rsidR="008859F5">
        <w:rPr>
          <w:noProof/>
        </w:rPr>
        <w:t>B</w:t>
      </w:r>
      <w:r w:rsidR="008859F5">
        <w:t>.</w:t>
      </w:r>
      <w:r w:rsidR="008859F5">
        <w:rPr>
          <w:noProof/>
        </w:rPr>
        <w:t>2</w:t>
      </w:r>
      <w:r w:rsidR="009A4AD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6C6A60">
      <w:pPr>
        <w:pStyle w:val="Caption"/>
        <w:rPr>
          <w:noProof/>
        </w:rPr>
      </w:pPr>
      <w:bookmarkStart w:id="56" w:name="_Ref490094791"/>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2</w:t>
        </w:r>
      </w:fldSimple>
      <w:bookmarkEnd w:id="56"/>
      <w:r>
        <w:t xml:space="preserve"> Sample cross-section after (a) Spin coating, and (b) </w:t>
      </w:r>
      <w:r>
        <w:rPr>
          <w:noProof/>
        </w:rPr>
        <w:t>photolithography and development of contact layer.</w:t>
      </w:r>
    </w:p>
    <w:p w:rsidR="00413D5F" w:rsidRDefault="00413D5F" w:rsidP="00906D95">
      <w:pPr>
        <w:pStyle w:val="ListParagraph"/>
        <w:numPr>
          <w:ilvl w:val="0"/>
          <w:numId w:val="11"/>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8859F5">
        <w:t xml:space="preserve">Figure </w:t>
      </w:r>
      <w:r w:rsidR="008859F5">
        <w:rPr>
          <w:noProof/>
          <w:cs/>
        </w:rPr>
        <w:t>‎</w:t>
      </w:r>
      <w:r w:rsidR="008859F5">
        <w:rPr>
          <w:noProof/>
        </w:rPr>
        <w:t>B</w:t>
      </w:r>
      <w:r w:rsidR="008859F5">
        <w:t>.</w:t>
      </w:r>
      <w:r w:rsidR="008859F5">
        <w:rPr>
          <w:noProof/>
        </w:rPr>
        <w:t>3</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517"/>
      </w:tblGrid>
      <w:tr w:rsidR="00413D5F" w:rsidTr="00B849B7">
        <w:tc>
          <w:tcPr>
            <w:tcW w:w="4675" w:type="dxa"/>
            <w:vAlign w:val="center"/>
          </w:tcPr>
          <w:p w:rsidR="00413D5F" w:rsidRDefault="00413D5F" w:rsidP="00B849B7">
            <w:pPr>
              <w:ind w:firstLine="0"/>
              <w:jc w:val="center"/>
            </w:pPr>
            <w:r>
              <w:rPr>
                <w:noProof/>
              </w:rPr>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6C6A60">
      <w:pPr>
        <w:pStyle w:val="Caption"/>
        <w:rPr>
          <w:noProof/>
        </w:rPr>
      </w:pPr>
      <w:bookmarkStart w:id="57" w:name="_Ref490094800"/>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3</w:t>
        </w:r>
      </w:fldSimple>
      <w:bookmarkEnd w:id="57"/>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rsidR="008859F5">
        <w:t xml:space="preserve">Figure </w:t>
      </w:r>
      <w:r w:rsidR="008859F5">
        <w:rPr>
          <w:noProof/>
          <w:cs/>
        </w:rPr>
        <w:t>‎</w:t>
      </w:r>
      <w:r w:rsidR="008859F5">
        <w:rPr>
          <w:noProof/>
        </w:rPr>
        <w:t>B</w:t>
      </w:r>
      <w:r w:rsidR="008859F5">
        <w:t>.</w:t>
      </w:r>
      <w:r w:rsidR="008859F5">
        <w:rPr>
          <w:noProof/>
        </w:rPr>
        <w:t>4</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849B7" w:rsidTr="00B849B7">
        <w:tc>
          <w:tcPr>
            <w:tcW w:w="4675" w:type="dxa"/>
            <w:vAlign w:val="center"/>
          </w:tcPr>
          <w:p w:rsidR="00B849B7" w:rsidRDefault="00B849B7" w:rsidP="00B849B7">
            <w:pPr>
              <w:ind w:firstLine="0"/>
              <w:jc w:val="center"/>
            </w:pPr>
            <w:r>
              <w:rPr>
                <w:noProof/>
              </w:rPr>
              <w:lastRenderedPageBreak/>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6C6A60">
      <w:pPr>
        <w:pStyle w:val="Caption"/>
        <w:rPr>
          <w:noProof/>
        </w:rPr>
      </w:pPr>
      <w:bookmarkStart w:id="58" w:name="_Ref490093674"/>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4</w:t>
        </w:r>
      </w:fldSimple>
      <w:bookmarkEnd w:id="58"/>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3E619F">
      <w:pPr>
        <w:pStyle w:val="Heading2App"/>
        <w:numPr>
          <w:ilvl w:val="1"/>
          <w:numId w:val="0"/>
        </w:numPr>
        <w:ind w:left="720" w:hanging="360"/>
      </w:pPr>
      <w:r>
        <w:t>Channel Definition</w:t>
      </w:r>
    </w:p>
    <w:p w:rsidR="002634DC" w:rsidRPr="00413D5F" w:rsidRDefault="002634DC" w:rsidP="00906D95">
      <w:pPr>
        <w:pStyle w:val="ListParagraph"/>
        <w:numPr>
          <w:ilvl w:val="0"/>
          <w:numId w:val="12"/>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8859F5">
        <w:t xml:space="preserve">Figure </w:t>
      </w:r>
      <w:r w:rsidR="008859F5">
        <w:rPr>
          <w:noProof/>
          <w:cs/>
        </w:rPr>
        <w:t>‎</w:t>
      </w:r>
      <w:r w:rsidR="008859F5">
        <w:rPr>
          <w:noProof/>
        </w:rPr>
        <w:t>B</w:t>
      </w:r>
      <w:r w:rsidR="008859F5">
        <w:t>.</w:t>
      </w:r>
      <w:r w:rsidR="008859F5">
        <w:rPr>
          <w:noProof/>
        </w:rPr>
        <w:t>5</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59" w:name="_Ref490094807"/>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5</w:t>
        </w:r>
      </w:fldSimple>
      <w:bookmarkEnd w:id="59"/>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906D95">
      <w:pPr>
        <w:pStyle w:val="ListParagraph"/>
        <w:numPr>
          <w:ilvl w:val="0"/>
          <w:numId w:val="12"/>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8859F5">
        <w:t xml:space="preserve">Figure </w:t>
      </w:r>
      <w:r w:rsidR="008859F5">
        <w:rPr>
          <w:noProof/>
          <w:cs/>
        </w:rPr>
        <w:t>‎</w:t>
      </w:r>
      <w:r w:rsidR="008859F5">
        <w:rPr>
          <w:noProof/>
        </w:rPr>
        <w:t>B</w:t>
      </w:r>
      <w:r w:rsidR="008859F5">
        <w:t>.</w:t>
      </w:r>
      <w:r w:rsidR="008859F5">
        <w:rPr>
          <w:noProof/>
        </w:rPr>
        <w:t>6</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lastRenderedPageBreak/>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lastRenderedPageBreak/>
              <w:t>(b)</w:t>
            </w:r>
          </w:p>
        </w:tc>
      </w:tr>
    </w:tbl>
    <w:p w:rsidR="002634DC" w:rsidRDefault="002634DC" w:rsidP="006C6A60">
      <w:pPr>
        <w:pStyle w:val="Caption"/>
        <w:rPr>
          <w:noProof/>
        </w:rPr>
      </w:pPr>
      <w:bookmarkStart w:id="60" w:name="_Ref490094812"/>
      <w:r>
        <w:lastRenderedPageBreak/>
        <w:t xml:space="preserve">Figure </w:t>
      </w:r>
      <w:fldSimple w:instr=" STYLEREF 1 \s ">
        <w:r w:rsidR="00E85FD5">
          <w:rPr>
            <w:noProof/>
            <w:cs/>
          </w:rPr>
          <w:t>‎</w:t>
        </w:r>
        <w:r w:rsidR="00E85FD5">
          <w:rPr>
            <w:noProof/>
          </w:rPr>
          <w:t>0</w:t>
        </w:r>
      </w:fldSimple>
      <w:r w:rsidR="00E85FD5">
        <w:t>.</w:t>
      </w:r>
      <w:fldSimple w:instr=" SEQ Figure \* ARABIC \s 1 ">
        <w:r w:rsidR="00E85FD5">
          <w:rPr>
            <w:noProof/>
          </w:rPr>
          <w:t>6</w:t>
        </w:r>
      </w:fldSimple>
      <w:bookmarkEnd w:id="60"/>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rsidR="008859F5">
        <w:t xml:space="preserve">Figure </w:t>
      </w:r>
      <w:r w:rsidR="008859F5">
        <w:rPr>
          <w:noProof/>
          <w:cs/>
        </w:rPr>
        <w:t>‎</w:t>
      </w:r>
      <w:r w:rsidR="008859F5">
        <w:rPr>
          <w:noProof/>
        </w:rPr>
        <w:t>B</w:t>
      </w:r>
      <w:r w:rsidR="008859F5">
        <w:t>.</w:t>
      </w:r>
      <w:r w:rsidR="008859F5">
        <w:rPr>
          <w:noProof/>
        </w:rPr>
        <w:t>7</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proofErr w:type="gramStart"/>
      <w:r w:rsidR="008859F5">
        <w:rPr>
          <w:noProof/>
        </w:rPr>
        <w:t>B</w:t>
      </w:r>
      <w:r w:rsidR="008859F5">
        <w:t>.</w:t>
      </w:r>
      <w:r w:rsidR="008859F5">
        <w:rPr>
          <w:noProof/>
        </w:rPr>
        <w:t>7</w:t>
      </w:r>
      <w:proofErr w:type="gramEnd"/>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proofErr w:type="gramStart"/>
      <w:r w:rsidR="008859F5">
        <w:rPr>
          <w:noProof/>
        </w:rPr>
        <w:t>B</w:t>
      </w:r>
      <w:r w:rsidR="008859F5">
        <w:t>.</w:t>
      </w:r>
      <w:r w:rsidR="008859F5">
        <w:rPr>
          <w:noProof/>
        </w:rPr>
        <w:t>7</w:t>
      </w:r>
      <w:proofErr w:type="gramEnd"/>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61" w:name="_Ref490094818"/>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7</w:t>
        </w:r>
      </w:fldSimple>
      <w:bookmarkEnd w:id="61"/>
      <w:r w:rsidRPr="00413D5F">
        <w:t xml:space="preserve"> </w:t>
      </w:r>
      <w:r>
        <w:t xml:space="preserve">Optical microscope image after (a) contact photolithography, and (b) </w:t>
      </w:r>
      <w:r>
        <w:rPr>
          <w:noProof/>
        </w:rPr>
        <w:t>contacts lift-off.</w:t>
      </w:r>
    </w:p>
    <w:p w:rsidR="00727B3A" w:rsidRDefault="00D85F80" w:rsidP="003E619F">
      <w:pPr>
        <w:pStyle w:val="Heading2App"/>
        <w:numPr>
          <w:ilvl w:val="1"/>
          <w:numId w:val="0"/>
        </w:numPr>
        <w:ind w:left="720" w:hanging="360"/>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8859F5">
        <w:t xml:space="preserve">Figure </w:t>
      </w:r>
      <w:r w:rsidR="008859F5">
        <w:rPr>
          <w:noProof/>
          <w:cs/>
        </w:rPr>
        <w:t>‎</w:t>
      </w:r>
      <w:r w:rsidR="008859F5">
        <w:rPr>
          <w:noProof/>
        </w:rPr>
        <w:t>B</w:t>
      </w:r>
      <w:r w:rsidR="008859F5">
        <w:t>.</w:t>
      </w:r>
      <w:r w:rsidR="008859F5">
        <w:rPr>
          <w:noProof/>
        </w:rPr>
        <w:t>8</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lastRenderedPageBreak/>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lastRenderedPageBreak/>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lastRenderedPageBreak/>
              <w:t>(b)</w:t>
            </w:r>
          </w:p>
        </w:tc>
      </w:tr>
    </w:tbl>
    <w:p w:rsidR="00C573C7" w:rsidRDefault="00C573C7" w:rsidP="006C6A60">
      <w:pPr>
        <w:pStyle w:val="Caption"/>
        <w:rPr>
          <w:noProof/>
        </w:rPr>
      </w:pPr>
      <w:bookmarkStart w:id="62" w:name="_Ref490094837"/>
      <w:r>
        <w:lastRenderedPageBreak/>
        <w:t xml:space="preserve">Figure </w:t>
      </w:r>
      <w:fldSimple w:instr=" STYLEREF 1 \s ">
        <w:r w:rsidR="00E85FD5">
          <w:rPr>
            <w:noProof/>
            <w:cs/>
          </w:rPr>
          <w:t>‎</w:t>
        </w:r>
        <w:r w:rsidR="00E85FD5">
          <w:rPr>
            <w:noProof/>
          </w:rPr>
          <w:t>0</w:t>
        </w:r>
      </w:fldSimple>
      <w:r w:rsidR="00E85FD5">
        <w:t>.</w:t>
      </w:r>
      <w:fldSimple w:instr=" SEQ Figure \* ARABIC \s 1 ">
        <w:r w:rsidR="00E85FD5">
          <w:rPr>
            <w:noProof/>
          </w:rPr>
          <w:t>8</w:t>
        </w:r>
      </w:fldSimple>
      <w:bookmarkEnd w:id="62"/>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3E619F">
      <w:pPr>
        <w:pStyle w:val="Heading2App"/>
        <w:numPr>
          <w:ilvl w:val="1"/>
          <w:numId w:val="0"/>
        </w:numPr>
        <w:ind w:left="720" w:hanging="360"/>
      </w:pPr>
      <w:r>
        <w:t>Top Gate Lithography</w:t>
      </w:r>
    </w:p>
    <w:p w:rsidR="00325790" w:rsidRPr="00325790" w:rsidRDefault="00325790" w:rsidP="00565C86">
      <w:r>
        <w:t xml:space="preserve">This step is only required if a top gate is needed. The </w:t>
      </w:r>
      <w:r w:rsidR="00565C86">
        <w:t xml:space="preserve">step </w:t>
      </w:r>
      <w:proofErr w:type="gramStart"/>
      <w:r w:rsidR="00565C86">
        <w:t>is used</w:t>
      </w:r>
      <w:proofErr w:type="gramEnd"/>
      <w:r w:rsidR="00565C86">
        <w:t xml:space="preserve"> for the fabrication of </w:t>
      </w:r>
      <w:r>
        <w:t>the neurons, synapses or diode oblique gates. The only difference is the e-beam mask used to pattern the top gate.</w:t>
      </w:r>
    </w:p>
    <w:p w:rsidR="00F201B2" w:rsidRPr="00413D5F" w:rsidRDefault="00F27A4A" w:rsidP="00906D95">
      <w:pPr>
        <w:pStyle w:val="ListParagraph"/>
        <w:numPr>
          <w:ilvl w:val="0"/>
          <w:numId w:val="1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rsidR="008859F5">
        <w:t xml:space="preserve">Figure </w:t>
      </w:r>
      <w:r w:rsidR="008859F5">
        <w:rPr>
          <w:noProof/>
          <w:cs/>
        </w:rPr>
        <w:t>‎</w:t>
      </w:r>
      <w:r w:rsidR="008859F5">
        <w:rPr>
          <w:noProof/>
        </w:rPr>
        <w:t>B</w:t>
      </w:r>
      <w:r w:rsidR="008859F5">
        <w:t>.</w:t>
      </w:r>
      <w:r w:rsidR="008859F5">
        <w:rPr>
          <w:noProof/>
        </w:rPr>
        <w:t>9</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117898">
        <w:tc>
          <w:tcPr>
            <w:tcW w:w="4675" w:type="dxa"/>
            <w:vAlign w:val="center"/>
          </w:tcPr>
          <w:p w:rsidR="00F201B2" w:rsidRDefault="00F201B2" w:rsidP="00117898">
            <w:pPr>
              <w:ind w:firstLine="0"/>
              <w:jc w:val="center"/>
            </w:pPr>
            <w:r>
              <w:rPr>
                <w:noProof/>
              </w:rPr>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63" w:name="_Ref490094842"/>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9</w:t>
        </w:r>
      </w:fldSimple>
      <w:bookmarkEnd w:id="63"/>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906D95">
      <w:pPr>
        <w:pStyle w:val="ListParagraph"/>
        <w:numPr>
          <w:ilvl w:val="0"/>
          <w:numId w:val="1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8859F5">
        <w:t xml:space="preserve">Figure </w:t>
      </w:r>
      <w:r w:rsidR="008859F5">
        <w:rPr>
          <w:noProof/>
          <w:cs/>
        </w:rPr>
        <w:t>‎</w:t>
      </w:r>
      <w:r w:rsidR="008859F5">
        <w:rPr>
          <w:noProof/>
        </w:rPr>
        <w:t>B</w:t>
      </w:r>
      <w:r w:rsidR="008859F5">
        <w:t>.</w:t>
      </w:r>
      <w:r w:rsidR="008859F5">
        <w:rPr>
          <w:noProof/>
        </w:rPr>
        <w:t>10</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lastRenderedPageBreak/>
              <w:t>(a)</w:t>
            </w:r>
          </w:p>
        </w:tc>
        <w:tc>
          <w:tcPr>
            <w:tcW w:w="4675" w:type="dxa"/>
            <w:vAlign w:val="bottom"/>
          </w:tcPr>
          <w:p w:rsidR="00F201B2" w:rsidRDefault="00F201B2" w:rsidP="00434DE9">
            <w:pPr>
              <w:ind w:firstLine="0"/>
              <w:jc w:val="center"/>
            </w:pPr>
            <w:r>
              <w:rPr>
                <w:noProof/>
              </w:rPr>
              <w:lastRenderedPageBreak/>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lastRenderedPageBreak/>
              <w:t>(b)</w:t>
            </w:r>
          </w:p>
        </w:tc>
      </w:tr>
    </w:tbl>
    <w:p w:rsidR="00F201B2" w:rsidRDefault="00F201B2" w:rsidP="006C6A60">
      <w:pPr>
        <w:pStyle w:val="Caption"/>
        <w:rPr>
          <w:noProof/>
        </w:rPr>
      </w:pPr>
      <w:bookmarkStart w:id="64" w:name="_Ref490094851"/>
      <w:r>
        <w:lastRenderedPageBreak/>
        <w:t xml:space="preserve">Figure </w:t>
      </w:r>
      <w:fldSimple w:instr=" STYLEREF 1 \s ">
        <w:r w:rsidR="00E85FD5">
          <w:rPr>
            <w:noProof/>
            <w:cs/>
          </w:rPr>
          <w:t>‎</w:t>
        </w:r>
        <w:r w:rsidR="00E85FD5">
          <w:rPr>
            <w:noProof/>
          </w:rPr>
          <w:t>0</w:t>
        </w:r>
      </w:fldSimple>
      <w:r w:rsidR="00E85FD5">
        <w:t>.</w:t>
      </w:r>
      <w:fldSimple w:instr=" SEQ Figure \* ARABIC \s 1 ">
        <w:r w:rsidR="00E85FD5">
          <w:rPr>
            <w:noProof/>
          </w:rPr>
          <w:t>10</w:t>
        </w:r>
      </w:fldSimple>
      <w:bookmarkEnd w:id="64"/>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rsidR="008859F5">
        <w:t xml:space="preserve">Figure </w:t>
      </w:r>
      <w:r w:rsidR="008859F5">
        <w:rPr>
          <w:noProof/>
          <w:cs/>
        </w:rPr>
        <w:t>‎</w:t>
      </w:r>
      <w:r w:rsidR="008859F5">
        <w:rPr>
          <w:noProof/>
        </w:rPr>
        <w:t>B</w:t>
      </w:r>
      <w:r w:rsidR="008859F5">
        <w:t>.</w:t>
      </w:r>
      <w:r w:rsidR="008859F5">
        <w:rPr>
          <w:noProof/>
        </w:rPr>
        <w:t>11</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133"/>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65" w:name="_Ref490094859"/>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1</w:t>
        </w:r>
      </w:fldSimple>
      <w:bookmarkEnd w:id="65"/>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3E619F">
      <w:pPr>
        <w:pStyle w:val="Heading2App"/>
        <w:numPr>
          <w:ilvl w:val="1"/>
          <w:numId w:val="0"/>
        </w:numPr>
        <w:ind w:left="720" w:hanging="360"/>
      </w:pPr>
      <w:r>
        <w:t>Back-side oxide etch</w:t>
      </w:r>
    </w:p>
    <w:p w:rsidR="00A5459B" w:rsidRDefault="00A5459B" w:rsidP="00906D95">
      <w:pPr>
        <w:pStyle w:val="ListParagraph"/>
        <w:numPr>
          <w:ilvl w:val="0"/>
          <w:numId w:val="14"/>
        </w:numPr>
      </w:pPr>
      <w:r>
        <w:t>Spin coating the top side of the sample (devices side) with photoresist or PMMA and bake it.</w:t>
      </w:r>
    </w:p>
    <w:p w:rsidR="00A5459B" w:rsidRPr="00A5459B" w:rsidRDefault="00A5459B" w:rsidP="00906D95">
      <w:pPr>
        <w:pStyle w:val="ListParagraph"/>
        <w:numPr>
          <w:ilvl w:val="0"/>
          <w:numId w:val="1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w:t>
      </w:r>
      <w:proofErr w:type="gramStart"/>
      <w:r w:rsidR="00281C30">
        <w:t>back side</w:t>
      </w:r>
      <w:proofErr w:type="gramEnd"/>
      <w:r w:rsidR="00281C30">
        <w:t xml:space="preserve"> oxide. Sometimes, the BHF vapor seeps under the protection layer damaging some of the </w:t>
      </w:r>
      <w:r w:rsidR="00604794">
        <w:t xml:space="preserve">oxide and </w:t>
      </w:r>
      <w:r w:rsidR="00281C30">
        <w:t>devices near the edges and corners of the sample.</w:t>
      </w:r>
    </w:p>
    <w:p w:rsidR="00D85F80" w:rsidRDefault="00C60C80" w:rsidP="003E619F">
      <w:pPr>
        <w:pStyle w:val="Heading2App"/>
        <w:numPr>
          <w:ilvl w:val="1"/>
          <w:numId w:val="0"/>
        </w:numPr>
        <w:ind w:left="720" w:hanging="360"/>
      </w:pPr>
      <w:r>
        <w:lastRenderedPageBreak/>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906D95">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8859F5">
        <w:t xml:space="preserve">Figure </w:t>
      </w:r>
      <w:r w:rsidR="008859F5">
        <w:rPr>
          <w:noProof/>
          <w:cs/>
        </w:rPr>
        <w:t>‎</w:t>
      </w:r>
      <w:r w:rsidR="008859F5">
        <w:rPr>
          <w:noProof/>
        </w:rPr>
        <w:t>B</w:t>
      </w:r>
      <w:r w:rsidR="008859F5">
        <w:t>.</w:t>
      </w:r>
      <w:r w:rsidR="008859F5">
        <w:rPr>
          <w:noProof/>
        </w:rPr>
        <w:t>12</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66" w:name="_Ref490095686"/>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2</w:t>
        </w:r>
      </w:fldSimple>
      <w:bookmarkEnd w:id="66"/>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906D95">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8859F5">
        <w:t xml:space="preserve">Figure </w:t>
      </w:r>
      <w:r w:rsidR="008859F5">
        <w:rPr>
          <w:noProof/>
          <w:cs/>
        </w:rPr>
        <w:t>‎</w:t>
      </w:r>
      <w:r w:rsidR="008859F5">
        <w:rPr>
          <w:noProof/>
        </w:rPr>
        <w:t>B</w:t>
      </w:r>
      <w:r w:rsidR="008859F5">
        <w:t>.</w:t>
      </w:r>
      <w:r w:rsidR="008859F5">
        <w:rPr>
          <w:noProof/>
        </w:rPr>
        <w:t>13</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67" w:name="_Ref490095671"/>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3</w:t>
        </w:r>
      </w:fldSimple>
      <w:bookmarkEnd w:id="67"/>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3E619F">
      <w:pPr>
        <w:pStyle w:val="Heading1App"/>
        <w:numPr>
          <w:ilvl w:val="0"/>
          <w:numId w:val="0"/>
        </w:numPr>
        <w:ind w:left="360"/>
      </w:pPr>
      <w:bookmarkStart w:id="68" w:name="_Ref489987865"/>
      <w:r>
        <w:lastRenderedPageBreak/>
        <w:t>Measurement Setup for Dual-Gated Graphene FETs</w:t>
      </w:r>
      <w:bookmarkEnd w:id="68"/>
    </w:p>
    <w:p w:rsidR="000E071F" w:rsidRDefault="000E071F">
      <w:pPr>
        <w:spacing w:after="0"/>
        <w:ind w:firstLine="0"/>
        <w:jc w:val="left"/>
        <w:rPr>
          <w:rFonts w:asciiTheme="majorBidi" w:hAnsiTheme="majorBidi" w:cs="Arial"/>
          <w:sz w:val="52"/>
        </w:rPr>
      </w:pPr>
      <w:bookmarkStart w:id="69" w:name="_Ref489460016"/>
      <w:r>
        <w:br w:type="page"/>
      </w:r>
    </w:p>
    <w:p w:rsidR="00CB6CDE" w:rsidRPr="00CB6CDE" w:rsidRDefault="00CB6CDE" w:rsidP="003E619F">
      <w:pPr>
        <w:pStyle w:val="Heading1App"/>
        <w:numPr>
          <w:ilvl w:val="0"/>
          <w:numId w:val="0"/>
        </w:numPr>
        <w:ind w:left="360"/>
      </w:pPr>
      <w:r>
        <w:lastRenderedPageBreak/>
        <w:t>Der</w:t>
      </w:r>
      <w:r w:rsidR="00DA61C8">
        <w:t>i</w:t>
      </w:r>
      <w:r>
        <w:t xml:space="preserve">vation of </w:t>
      </w:r>
      <w:r w:rsidR="00DA61C8">
        <w:t>the Current Coupling Coefficient in a Diffusive-Transport Graphene Coupler</w:t>
      </w:r>
      <w:bookmarkEnd w:id="69"/>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6C6A60">
      <w:pPr>
        <w:pStyle w:val="Caption"/>
      </w:pPr>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4</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xml:space="preserve">. We label one of the ribbons </w:t>
      </w:r>
      <w:r>
        <w:lastRenderedPageBreak/>
        <w:t>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E020D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E020D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9B3CAC" w:rsidRPr="00B678FB" w:rsidRDefault="00E020D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E020D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E020D5"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E020D5"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70" w:name="_Ref489629451"/>
            <w:r>
              <w:t>(</w:t>
            </w:r>
            <w:fldSimple w:instr=" STYLEREF  \s &quot;Heading 1 App&quot; ">
              <w:r w:rsidR="008859F5">
                <w:rPr>
                  <w:noProof/>
                  <w:cs/>
                </w:rPr>
                <w:t>‎</w:t>
              </w:r>
              <w:r w:rsidR="008859F5">
                <w:rPr>
                  <w:noProof/>
                </w:rPr>
                <w:t>D</w:t>
              </w:r>
            </w:fldSimple>
            <w:r>
              <w:t>.</w:t>
            </w:r>
            <w:fldSimple w:instr=" SEQ Equation \* ARABIC \s 1 ">
              <w:r w:rsidR="007F279E">
                <w:rPr>
                  <w:noProof/>
                </w:rPr>
                <w:t>1</w:t>
              </w:r>
            </w:fldSimple>
            <w:r>
              <w:t>)</w:t>
            </w:r>
            <w:bookmarkEnd w:id="70"/>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E020D5"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E020D5"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lastRenderedPageBreak/>
        <w:t>Accordingly, the differential equation for each branch after substitution:</w:t>
      </w:r>
    </w:p>
    <w:p w:rsidR="009B3CAC" w:rsidRPr="00B678FB" w:rsidRDefault="00E020D5"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E020D5"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E020D5"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71" w:name="_Ref489629453"/>
            <w:r>
              <w:t>(</w:t>
            </w:r>
            <w:fldSimple w:instr=" STYLEREF  \s &quot;Heading 1 App&quot; ">
              <w:r w:rsidR="008859F5">
                <w:rPr>
                  <w:noProof/>
                  <w:cs/>
                </w:rPr>
                <w:t>‎</w:t>
              </w:r>
              <w:r w:rsidR="008859F5">
                <w:rPr>
                  <w:noProof/>
                </w:rPr>
                <w:t>D</w:t>
              </w:r>
            </w:fldSimple>
            <w:r>
              <w:t>.</w:t>
            </w:r>
            <w:fldSimple w:instr=" SEQ Equation \* ARABIC \s 1 ">
              <w:r w:rsidR="007F279E">
                <w:rPr>
                  <w:noProof/>
                </w:rPr>
                <w:t>4</w:t>
              </w:r>
            </w:fldSimple>
            <w:r>
              <w:t>)</w:t>
            </w:r>
            <w:bookmarkEnd w:id="71"/>
          </w:p>
        </w:tc>
      </w:tr>
    </w:tbl>
    <w:p w:rsidR="009B3CAC" w:rsidRDefault="009B3CAC" w:rsidP="009B3CAC">
      <w:pPr>
        <w:rPr>
          <w:rFonts w:eastAsiaTheme="minorEastAsia"/>
        </w:rPr>
      </w:pPr>
      <w:r>
        <w:rPr>
          <w:rFonts w:eastAsiaTheme="minorEastAsia"/>
        </w:rPr>
        <w:t xml:space="preserve">The above equation </w:t>
      </w:r>
      <w:proofErr w:type="gramStart"/>
      <w:r>
        <w:rPr>
          <w:rFonts w:eastAsiaTheme="minorEastAsia"/>
        </w:rPr>
        <w:t>can be rewritten</w:t>
      </w:r>
      <w:proofErr w:type="gramEnd"/>
      <w:r>
        <w:rPr>
          <w:rFonts w:eastAsiaTheme="minorEastAsia"/>
        </w:rPr>
        <w:t xml:space="preserve">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E020D5"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E020D5"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72" w:name="_Ref489629593"/>
            <w:r>
              <w:t>(</w:t>
            </w:r>
            <w:fldSimple w:instr=" STYLEREF  \s &quot;Heading 1 App&quot; ">
              <w:r w:rsidR="008859F5">
                <w:rPr>
                  <w:noProof/>
                  <w:cs/>
                </w:rPr>
                <w:t>‎</w:t>
              </w:r>
              <w:r w:rsidR="008859F5">
                <w:rPr>
                  <w:noProof/>
                </w:rPr>
                <w:t>D</w:t>
              </w:r>
            </w:fldSimple>
            <w:r>
              <w:t>.</w:t>
            </w:r>
            <w:fldSimple w:instr=" SEQ Equation \* ARABIC \s 1 ">
              <w:r w:rsidR="007F279E">
                <w:rPr>
                  <w:noProof/>
                </w:rPr>
                <w:t>6</w:t>
              </w:r>
            </w:fldSimple>
            <w:r>
              <w:t>)</w:t>
            </w:r>
            <w:bookmarkEnd w:id="72"/>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560"/>
        <w:gridCol w:w="739"/>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E020D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73" w:name="_Ref489460143"/>
            <w:r>
              <w:t>(</w:t>
            </w:r>
            <w:fldSimple w:instr=" STYLEREF  \s &quot;Heading 1 App&quot; ">
              <w:r w:rsidR="008859F5">
                <w:rPr>
                  <w:noProof/>
                  <w:cs/>
                </w:rPr>
                <w:t>‎</w:t>
              </w:r>
              <w:r w:rsidR="008859F5">
                <w:rPr>
                  <w:noProof/>
                </w:rPr>
                <w:t>D</w:t>
              </w:r>
            </w:fldSimple>
            <w:r>
              <w:t>.</w:t>
            </w:r>
            <w:fldSimple w:instr=" SEQ Equation \* ARABIC \s 1 ">
              <w:r w:rsidR="007F279E">
                <w:rPr>
                  <w:noProof/>
                </w:rPr>
                <w:t>7</w:t>
              </w:r>
            </w:fldSimple>
            <w:r>
              <w:t>)</w:t>
            </w:r>
            <w:bookmarkEnd w:id="73"/>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E020D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E020D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74" w:name="_Ref489631158"/>
            <w:r>
              <w:lastRenderedPageBreak/>
              <w:t>(</w:t>
            </w:r>
            <w:fldSimple w:instr=" STYLEREF  \s &quot;Heading 1 App&quot; ">
              <w:r w:rsidR="008859F5">
                <w:rPr>
                  <w:noProof/>
                  <w:cs/>
                </w:rPr>
                <w:t>‎</w:t>
              </w:r>
              <w:r w:rsidR="008859F5">
                <w:rPr>
                  <w:noProof/>
                </w:rPr>
                <w:t>D</w:t>
              </w:r>
            </w:fldSimple>
            <w:r>
              <w:t>.</w:t>
            </w:r>
            <w:fldSimple w:instr=" SEQ Equation \* ARABIC \s 1 ">
              <w:r w:rsidR="007F279E">
                <w:rPr>
                  <w:noProof/>
                </w:rPr>
                <w:t>8</w:t>
              </w:r>
            </w:fldSimple>
            <w:r>
              <w:t>)</w:t>
            </w:r>
            <w:bookmarkEnd w:id="74"/>
          </w:p>
        </w:tc>
      </w:tr>
    </w:tbl>
    <w:p w:rsidR="009B3CAC" w:rsidRDefault="009B3CAC" w:rsidP="009B3CAC">
      <w:r>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E020D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proofErr w:type="gramStart"/>
      <w:r w:rsidR="002D34A7">
        <w:t>can be solved</w:t>
      </w:r>
      <w:proofErr w:type="gramEnd"/>
      <w:r w:rsidR="002D34A7">
        <w:t xml:space="preserve">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E020D5"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 xml:space="preserve">Accordingly, the current system </w:t>
      </w:r>
      <w:proofErr w:type="gramStart"/>
      <w:r w:rsidR="009D2898">
        <w:t>cannot be completely solved</w:t>
      </w:r>
      <w:proofErr w:type="gramEnd"/>
      <w:r w:rsidR="009D2898">
        <w:t xml:space="preserve">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we can wr</w:t>
      </w:r>
      <w:proofErr w:type="spellStart"/>
      <w:r>
        <w:t>ite</w:t>
      </w:r>
      <w:proofErr w:type="spellEnd"/>
      <w:r>
        <w:t xml:space="preserv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E020D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E020D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75" w:name="_Ref489461056"/>
            <w:r>
              <w:t>(</w:t>
            </w:r>
            <w:fldSimple w:instr=" STYLEREF  \s &quot;Heading 1 App&quot; ">
              <w:r w:rsidR="008859F5">
                <w:rPr>
                  <w:noProof/>
                  <w:cs/>
                </w:rPr>
                <w:t>‎</w:t>
              </w:r>
              <w:r w:rsidR="008859F5">
                <w:rPr>
                  <w:noProof/>
                </w:rPr>
                <w:t>D</w:t>
              </w:r>
            </w:fldSimple>
            <w:r>
              <w:t>.</w:t>
            </w:r>
            <w:fldSimple w:instr=" SEQ Equation \* ARABIC \s 1 ">
              <w:r w:rsidR="007F279E">
                <w:rPr>
                  <w:noProof/>
                </w:rPr>
                <w:t>11</w:t>
              </w:r>
            </w:fldSimple>
            <w:r>
              <w:t>)</w:t>
            </w:r>
            <w:bookmarkEnd w:id="75"/>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E020D5"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E020D5"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76" w:name="_Ref489461272"/>
            <w:r>
              <w:t>(</w:t>
            </w:r>
            <w:fldSimple w:instr=" STYLEREF  \s &quot;Heading 1 App&quot; ">
              <w:r w:rsidR="008859F5">
                <w:rPr>
                  <w:noProof/>
                  <w:cs/>
                </w:rPr>
                <w:t>‎</w:t>
              </w:r>
              <w:r w:rsidR="008859F5">
                <w:rPr>
                  <w:noProof/>
                </w:rPr>
                <w:t>D</w:t>
              </w:r>
            </w:fldSimple>
            <w:r>
              <w:t>.</w:t>
            </w:r>
            <w:fldSimple w:instr=" SEQ Equation \* ARABIC \s 1 ">
              <w:r w:rsidR="007F279E">
                <w:rPr>
                  <w:noProof/>
                </w:rPr>
                <w:t>12</w:t>
              </w:r>
            </w:fldSimple>
            <w:r>
              <w:t>)</w:t>
            </w:r>
            <w:bookmarkEnd w:id="76"/>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E020D5"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E020D5"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3</w:t>
              </w:r>
            </w:fldSimple>
            <w:r>
              <w:t>)</w:t>
            </w:r>
          </w:p>
        </w:tc>
      </w:tr>
    </w:tbl>
    <w:p w:rsidR="00B419E3" w:rsidRDefault="00462EF4" w:rsidP="00F91D64">
      <w:r>
        <w:t xml:space="preserve">Although it is quite tempting to null the increasing exponential </w:t>
      </w:r>
      <w:proofErr w:type="gramStart"/>
      <w:r>
        <w:t xml:space="preserve">constant </w:t>
      </w:r>
      <w:proofErr w:type="gramEnd"/>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E020D5"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77" w:name="_Ref489632770"/>
            <w:r>
              <w:t>(</w:t>
            </w:r>
            <w:fldSimple w:instr=" STYLEREF  \s &quot;Heading 1 App&quot; ">
              <w:r w:rsidR="008859F5">
                <w:rPr>
                  <w:noProof/>
                  <w:cs/>
                </w:rPr>
                <w:t>‎</w:t>
              </w:r>
              <w:r w:rsidR="008859F5">
                <w:rPr>
                  <w:noProof/>
                </w:rPr>
                <w:t>D</w:t>
              </w:r>
            </w:fldSimple>
            <w:r>
              <w:t>.</w:t>
            </w:r>
            <w:fldSimple w:instr=" SEQ Equation \* ARABIC \s 1 ">
              <w:r w:rsidR="007F279E">
                <w:rPr>
                  <w:noProof/>
                </w:rPr>
                <w:t>14</w:t>
              </w:r>
            </w:fldSimple>
            <w:r>
              <w:t>)</w:t>
            </w:r>
            <w:bookmarkEnd w:id="77"/>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proofErr w:type="gramStart"/>
      <w:r w:rsidR="00A27AB9">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E020D5"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78" w:name="_Ref489633215"/>
            <w:r>
              <w:t>(</w:t>
            </w:r>
            <w:fldSimple w:instr=" STYLEREF  \s &quot;Heading 1 App&quot; ">
              <w:r w:rsidR="008859F5">
                <w:rPr>
                  <w:noProof/>
                  <w:cs/>
                </w:rPr>
                <w:t>‎</w:t>
              </w:r>
              <w:r w:rsidR="008859F5">
                <w:rPr>
                  <w:noProof/>
                </w:rPr>
                <w:t>D</w:t>
              </w:r>
            </w:fldSimple>
            <w:r>
              <w:t>.</w:t>
            </w:r>
            <w:fldSimple w:instr=" SEQ Equation \* ARABIC \s 1 ">
              <w:r w:rsidR="007F279E">
                <w:rPr>
                  <w:noProof/>
                </w:rPr>
                <w:t>15</w:t>
              </w:r>
            </w:fldSimple>
            <w:r>
              <w:t>)</w:t>
            </w:r>
            <w:bookmarkEnd w:id="78"/>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 xml:space="preserve">can only be satisfied if D </w:t>
      </w:r>
      <w:proofErr w:type="gramStart"/>
      <w:r w:rsidR="003711D5">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w:t>
      </w:r>
      <w:proofErr w:type="gramStart"/>
      <w:r>
        <w:t>is sh</w:t>
      </w:r>
      <w:proofErr w:type="spellStart"/>
      <w:r>
        <w:t>orted</w:t>
      </w:r>
      <w:proofErr w:type="spellEnd"/>
      <w:proofErr w:type="gramEnd"/>
      <w:r>
        <w:t>.</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850"/>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79" w:name="_Ref489636112"/>
            <w:r>
              <w:t>(</w:t>
            </w:r>
            <w:fldSimple w:instr=" STYLEREF  \s &quot;Heading 1 App&quot; ">
              <w:r w:rsidR="008859F5">
                <w:rPr>
                  <w:noProof/>
                  <w:cs/>
                </w:rPr>
                <w:t>‎</w:t>
              </w:r>
              <w:r w:rsidR="008859F5">
                <w:rPr>
                  <w:noProof/>
                </w:rPr>
                <w:t>D</w:t>
              </w:r>
            </w:fldSimple>
            <w:r>
              <w:t>.</w:t>
            </w:r>
            <w:fldSimple w:instr=" SEQ Equation \* ARABIC \s 1 ">
              <w:r w:rsidR="007F279E">
                <w:rPr>
                  <w:noProof/>
                </w:rPr>
                <w:t>16</w:t>
              </w:r>
            </w:fldSimple>
            <w:r>
              <w:t>)</w:t>
            </w:r>
            <w:bookmarkEnd w:id="79"/>
          </w:p>
        </w:tc>
      </w:tr>
    </w:tbl>
    <w:p w:rsidR="003A75DB" w:rsidRDefault="00604C2E" w:rsidP="003A75DB">
      <w:r>
        <w:lastRenderedPageBreak/>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E020D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E020D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80" w:name="_Ref489696396"/>
            <w:r>
              <w:t>(</w:t>
            </w:r>
            <w:fldSimple w:instr=" STYLEREF  \s &quot;Heading 1 App&quot; ">
              <w:r w:rsidR="008859F5">
                <w:rPr>
                  <w:noProof/>
                  <w:cs/>
                </w:rPr>
                <w:t>‎</w:t>
              </w:r>
              <w:r w:rsidR="008859F5">
                <w:rPr>
                  <w:noProof/>
                </w:rPr>
                <w:t>D</w:t>
              </w:r>
            </w:fldSimple>
            <w:r>
              <w:t>.</w:t>
            </w:r>
            <w:fldSimple w:instr=" SEQ Equation \* ARABIC \s 1 ">
              <w:r w:rsidR="007F279E">
                <w:rPr>
                  <w:noProof/>
                </w:rPr>
                <w:t>17</w:t>
              </w:r>
            </w:fldSimple>
            <w:r>
              <w:t>)</w:t>
            </w:r>
            <w:bookmarkEnd w:id="80"/>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E020D5"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E020D5"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81" w:name="_Ref489696403"/>
            <w:r>
              <w:t>(</w:t>
            </w:r>
            <w:fldSimple w:instr=" STYLEREF  \s &quot;Heading 1 App&quot; ">
              <w:r w:rsidR="008859F5">
                <w:rPr>
                  <w:noProof/>
                  <w:cs/>
                </w:rPr>
                <w:t>‎</w:t>
              </w:r>
              <w:r w:rsidR="008859F5">
                <w:rPr>
                  <w:noProof/>
                </w:rPr>
                <w:t>D</w:t>
              </w:r>
            </w:fldSimple>
            <w:r>
              <w:t>.</w:t>
            </w:r>
            <w:fldSimple w:instr=" SEQ Equation \* ARABIC \s 1 ">
              <w:r w:rsidR="007F279E">
                <w:rPr>
                  <w:noProof/>
                </w:rPr>
                <w:t>18</w:t>
              </w:r>
            </w:fldSimple>
            <w:r>
              <w:t>)</w:t>
            </w:r>
            <w:bookmarkEnd w:id="81"/>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w:t>
      </w:r>
      <w:proofErr w:type="gramStart"/>
      <w:r w:rsidR="000216B4">
        <w:t>to</w:t>
      </w:r>
      <w:proofErr w:type="gramEnd"/>
      <w:r w:rsidR="000216B4">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E020D5"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9</w:t>
              </w:r>
            </w:fldSimple>
            <w:r>
              <w:t>)</w:t>
            </w:r>
          </w:p>
        </w:tc>
      </w:tr>
    </w:tbl>
    <w:p w:rsidR="000216B4" w:rsidRDefault="009B4779" w:rsidP="009B4779">
      <w:r>
        <w:lastRenderedPageBreak/>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E020D5"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E020D5"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E020D5"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E020D5"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82" w:name="_Ref489711640"/>
            <w:r>
              <w:t>(</w:t>
            </w:r>
            <w:fldSimple w:instr=" STYLEREF  \s &quot;Heading 1 App&quot; ">
              <w:r w:rsidR="008859F5">
                <w:rPr>
                  <w:noProof/>
                  <w:cs/>
                </w:rPr>
                <w:t>‎</w:t>
              </w:r>
              <w:r w:rsidR="008859F5">
                <w:rPr>
                  <w:noProof/>
                </w:rPr>
                <w:t>D</w:t>
              </w:r>
            </w:fldSimple>
            <w:r>
              <w:t>.</w:t>
            </w:r>
            <w:fldSimple w:instr=" SEQ Equation \* ARABIC \s 1 ">
              <w:r w:rsidR="007F279E">
                <w:rPr>
                  <w:noProof/>
                </w:rPr>
                <w:t>21</w:t>
              </w:r>
            </w:fldSimple>
            <w:r>
              <w:t>)</w:t>
            </w:r>
            <w:bookmarkEnd w:id="82"/>
          </w:p>
        </w:tc>
      </w:tr>
    </w:tbl>
    <w:p w:rsidR="002A4EEA" w:rsidRDefault="002A4EEA" w:rsidP="0017218B">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This assumption is especia</w:t>
      </w:r>
      <w:proofErr w:type="spellStart"/>
      <w:r>
        <w:t>lly</w:t>
      </w:r>
      <w:proofErr w:type="spellEnd"/>
      <w:r>
        <w:t xml:space="preserve">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E020D5"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E020D5"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83" w:name="_Ref489712058"/>
            <w:r>
              <w:t>(</w:t>
            </w:r>
            <w:fldSimple w:instr=" STYLEREF  \s &quot;Heading 1 App&quot; ">
              <w:r w:rsidR="008859F5">
                <w:rPr>
                  <w:noProof/>
                  <w:cs/>
                </w:rPr>
                <w:t>‎</w:t>
              </w:r>
              <w:r w:rsidR="008859F5">
                <w:rPr>
                  <w:noProof/>
                </w:rPr>
                <w:t>D</w:t>
              </w:r>
            </w:fldSimple>
            <w:r>
              <w:t>.</w:t>
            </w:r>
            <w:fldSimple w:instr=" SEQ Equation \* ARABIC \s 1 ">
              <w:r w:rsidR="007F279E">
                <w:rPr>
                  <w:noProof/>
                </w:rPr>
                <w:t>22</w:t>
              </w:r>
            </w:fldSimple>
            <w:r>
              <w:t>)</w:t>
            </w:r>
            <w:bookmarkEnd w:id="83"/>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w:t>
      </w:r>
      <w:proofErr w:type="gramStart"/>
      <w:r w:rsidR="00FE094E">
        <w:t>case</w:t>
      </w:r>
      <w:proofErr w:type="gramEnd"/>
      <w:r w:rsidR="00FE094E">
        <w:t xml:space="preserv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E020D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3</w:t>
              </w:r>
            </w:fldSimple>
            <w:r>
              <w:t>)</w:t>
            </w:r>
          </w:p>
        </w:tc>
      </w:tr>
    </w:tbl>
    <w:p w:rsidR="00F222A7" w:rsidRPr="009B3CAC" w:rsidRDefault="00F222A7" w:rsidP="00F222A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E020D5"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4</w:t>
              </w:r>
            </w:fldSimple>
            <w:r>
              <w:t>)</w:t>
            </w:r>
          </w:p>
        </w:tc>
      </w:tr>
    </w:tbl>
    <w:p w:rsidR="00D64B58" w:rsidRPr="00D64B58" w:rsidRDefault="00D64B58" w:rsidP="00AB7B79">
      <w:pPr>
        <w:pStyle w:val="Heading1"/>
        <w:numPr>
          <w:ilvl w:val="0"/>
          <w:numId w:val="0"/>
        </w:numPr>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23EF" w:rsidRDefault="009B23EF" w:rsidP="0020417A">
      <w:r>
        <w:separator/>
      </w:r>
    </w:p>
  </w:endnote>
  <w:endnote w:type="continuationSeparator" w:id="0">
    <w:p w:rsidR="009B23EF" w:rsidRDefault="009B23EF"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288583"/>
      <w:docPartObj>
        <w:docPartGallery w:val="Page Numbers (Bottom of Page)"/>
        <w:docPartUnique/>
      </w:docPartObj>
    </w:sdtPr>
    <w:sdtEndPr>
      <w:rPr>
        <w:noProof/>
      </w:rPr>
    </w:sdtEndPr>
    <w:sdtContent>
      <w:p w:rsidR="00E020D5" w:rsidRDefault="00E020D5">
        <w:pPr>
          <w:pStyle w:val="Footer"/>
          <w:jc w:val="center"/>
        </w:pPr>
        <w:r>
          <w:fldChar w:fldCharType="begin"/>
        </w:r>
        <w:r w:rsidRPr="001F6458">
          <w:instrText xml:space="preserve"> PAGE   \* MERGEFORMAT </w:instrText>
        </w:r>
        <w:r>
          <w:fldChar w:fldCharType="separate"/>
        </w:r>
        <w:r w:rsidR="00667E72">
          <w:rPr>
            <w:noProof/>
          </w:rPr>
          <w:t>68</w:t>
        </w:r>
        <w:r>
          <w:rPr>
            <w:noProof/>
          </w:rPr>
          <w:fldChar w:fldCharType="end"/>
        </w:r>
      </w:p>
    </w:sdtContent>
  </w:sdt>
  <w:p w:rsidR="00E020D5" w:rsidRDefault="00E020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20D5" w:rsidRDefault="00E020D5">
    <w:pPr>
      <w:pStyle w:val="Footer"/>
      <w:jc w:val="center"/>
    </w:pPr>
  </w:p>
  <w:p w:rsidR="00E020D5" w:rsidRDefault="00E020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93340"/>
      <w:docPartObj>
        <w:docPartGallery w:val="Page Numbers (Bottom of Page)"/>
        <w:docPartUnique/>
      </w:docPartObj>
    </w:sdtPr>
    <w:sdtEndPr>
      <w:rPr>
        <w:noProof/>
      </w:rPr>
    </w:sdtEndPr>
    <w:sdtContent>
      <w:p w:rsidR="00E020D5" w:rsidRDefault="00E020D5">
        <w:pPr>
          <w:pStyle w:val="Footer"/>
          <w:jc w:val="center"/>
        </w:pPr>
        <w:r>
          <w:fldChar w:fldCharType="begin"/>
        </w:r>
        <w:r w:rsidRPr="008D38F9">
          <w:instrText xml:space="preserve"> PAGE   \* MERGEFORMAT </w:instrText>
        </w:r>
        <w:r>
          <w:fldChar w:fldCharType="separate"/>
        </w:r>
        <w:r w:rsidR="00667E72">
          <w:rPr>
            <w:noProof/>
          </w:rPr>
          <w:t>69</w:t>
        </w:r>
        <w:r>
          <w:rPr>
            <w:noProof/>
          </w:rPr>
          <w:fldChar w:fldCharType="end"/>
        </w:r>
      </w:p>
    </w:sdtContent>
  </w:sdt>
  <w:p w:rsidR="00E020D5" w:rsidRDefault="00E020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23EF" w:rsidRDefault="009B23EF" w:rsidP="0020417A">
      <w:r>
        <w:separator/>
      </w:r>
    </w:p>
  </w:footnote>
  <w:footnote w:type="continuationSeparator" w:id="0">
    <w:p w:rsidR="009B23EF" w:rsidRDefault="009B23EF"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D73FDC"/>
    <w:multiLevelType w:val="multilevel"/>
    <w:tmpl w:val="8416D01C"/>
    <w:numStyleLink w:val="HeadingsStyle"/>
  </w:abstractNum>
  <w:abstractNum w:abstractNumId="11"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123164C"/>
    <w:multiLevelType w:val="multilevel"/>
    <w:tmpl w:val="9870874C"/>
    <w:lvl w:ilvl="0">
      <w:start w:val="1"/>
      <w:numFmt w:val="upperLetter"/>
      <w:pStyle w:val="Heading1App"/>
      <w:lvlText w:val="%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4"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8"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0"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4"/>
  </w:num>
  <w:num w:numId="3">
    <w:abstractNumId w:val="17"/>
  </w:num>
  <w:num w:numId="4">
    <w:abstractNumId w:val="20"/>
  </w:num>
  <w:num w:numId="5">
    <w:abstractNumId w:val="0"/>
  </w:num>
  <w:num w:numId="6">
    <w:abstractNumId w:val="11"/>
  </w:num>
  <w:num w:numId="7">
    <w:abstractNumId w:val="8"/>
  </w:num>
  <w:num w:numId="8">
    <w:abstractNumId w:val="3"/>
  </w:num>
  <w:num w:numId="9">
    <w:abstractNumId w:val="5"/>
  </w:num>
  <w:num w:numId="10">
    <w:abstractNumId w:val="18"/>
  </w:num>
  <w:num w:numId="11">
    <w:abstractNumId w:val="9"/>
  </w:num>
  <w:num w:numId="12">
    <w:abstractNumId w:val="6"/>
  </w:num>
  <w:num w:numId="13">
    <w:abstractNumId w:val="22"/>
  </w:num>
  <w:num w:numId="14">
    <w:abstractNumId w:val="7"/>
  </w:num>
  <w:num w:numId="15">
    <w:abstractNumId w:val="16"/>
  </w:num>
  <w:num w:numId="16">
    <w:abstractNumId w:val="10"/>
    <w:lvlOverride w:ilvl="0">
      <w:lvl w:ilvl="0">
        <w:start w:val="1"/>
        <w:numFmt w:val="decimal"/>
        <w:pStyle w:val="Heading1"/>
        <w:lvlText w:val="%1)"/>
        <w:lvlJc w:val="left"/>
        <w:pPr>
          <w:ind w:left="360" w:hanging="360"/>
        </w:pPr>
        <w:rPr>
          <w:rFonts w:hint="default"/>
        </w:rPr>
      </w:lvl>
    </w:lvlOverride>
  </w:num>
  <w:num w:numId="17">
    <w:abstractNumId w:val="14"/>
  </w:num>
  <w:num w:numId="18">
    <w:abstractNumId w:val="15"/>
  </w:num>
  <w:num w:numId="19">
    <w:abstractNumId w:val="15"/>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19"/>
  </w:num>
  <w:num w:numId="21">
    <w:abstractNumId w:val="10"/>
    <w:lvlOverride w:ilvl="0">
      <w:lvl w:ilvl="0">
        <w:start w:val="1"/>
        <w:numFmt w:val="decimal"/>
        <w:pStyle w:val="Heading1"/>
        <w:lvlText w:val="%1)"/>
        <w:lvlJc w:val="left"/>
        <w:pPr>
          <w:ind w:left="360" w:hanging="360"/>
        </w:pPr>
        <w:rPr>
          <w:rFonts w:hint="default"/>
        </w:rPr>
      </w:lvl>
    </w:lvlOverride>
  </w:num>
  <w:num w:numId="22">
    <w:abstractNumId w:val="10"/>
    <w:lvlOverride w:ilvl="0">
      <w:lvl w:ilvl="0">
        <w:start w:val="1"/>
        <w:numFmt w:val="decimal"/>
        <w:pStyle w:val="Heading1"/>
        <w:lvlText w:val="%1)"/>
        <w:lvlJc w:val="left"/>
        <w:pPr>
          <w:ind w:left="360" w:hanging="360"/>
        </w:pPr>
        <w:rPr>
          <w:rFonts w:hint="default"/>
        </w:rPr>
      </w:lvl>
    </w:lvlOverride>
  </w:num>
  <w:num w:numId="23">
    <w:abstractNumId w:val="10"/>
    <w:lvlOverride w:ilvl="0">
      <w:lvl w:ilvl="0">
        <w:start w:val="1"/>
        <w:numFmt w:val="decimal"/>
        <w:pStyle w:val="Heading1"/>
        <w:lvlText w:val="%1)"/>
        <w:lvlJc w:val="left"/>
        <w:pPr>
          <w:ind w:left="360" w:hanging="360"/>
        </w:pPr>
        <w:rPr>
          <w:rFonts w:hint="default"/>
        </w:rPr>
      </w:lvl>
    </w:lvlOverride>
  </w:num>
  <w:num w:numId="24">
    <w:abstractNumId w:val="1"/>
  </w:num>
  <w:num w:numId="25">
    <w:abstractNumId w:val="2"/>
  </w:num>
  <w:num w:numId="26">
    <w:abstractNumId w:val="12"/>
  </w:num>
  <w:num w:numId="27">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20A17"/>
    <w:rsid w:val="00020FDF"/>
    <w:rsid w:val="000216B4"/>
    <w:rsid w:val="00021B0A"/>
    <w:rsid w:val="000235F7"/>
    <w:rsid w:val="000244E0"/>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5AD"/>
    <w:rsid w:val="00040400"/>
    <w:rsid w:val="00041B65"/>
    <w:rsid w:val="00042F28"/>
    <w:rsid w:val="0004531A"/>
    <w:rsid w:val="00045D15"/>
    <w:rsid w:val="00046126"/>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F6"/>
    <w:rsid w:val="00090E11"/>
    <w:rsid w:val="000926E6"/>
    <w:rsid w:val="00093835"/>
    <w:rsid w:val="00093E27"/>
    <w:rsid w:val="000952A7"/>
    <w:rsid w:val="00095F79"/>
    <w:rsid w:val="000A0D3F"/>
    <w:rsid w:val="000A146A"/>
    <w:rsid w:val="000A181A"/>
    <w:rsid w:val="000A367B"/>
    <w:rsid w:val="000A585F"/>
    <w:rsid w:val="000A7513"/>
    <w:rsid w:val="000B07AA"/>
    <w:rsid w:val="000B2A86"/>
    <w:rsid w:val="000B4B2F"/>
    <w:rsid w:val="000B4B67"/>
    <w:rsid w:val="000B4BD5"/>
    <w:rsid w:val="000B65EB"/>
    <w:rsid w:val="000B7FC8"/>
    <w:rsid w:val="000C3860"/>
    <w:rsid w:val="000C571B"/>
    <w:rsid w:val="000C5A8F"/>
    <w:rsid w:val="000C5C22"/>
    <w:rsid w:val="000C65B8"/>
    <w:rsid w:val="000C68AF"/>
    <w:rsid w:val="000C6EE1"/>
    <w:rsid w:val="000D27F1"/>
    <w:rsid w:val="000D362B"/>
    <w:rsid w:val="000D4103"/>
    <w:rsid w:val="000D5131"/>
    <w:rsid w:val="000D5B6D"/>
    <w:rsid w:val="000D635E"/>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8F5"/>
    <w:rsid w:val="00102F8D"/>
    <w:rsid w:val="001034D3"/>
    <w:rsid w:val="00107154"/>
    <w:rsid w:val="0010761A"/>
    <w:rsid w:val="00110A70"/>
    <w:rsid w:val="00110E3D"/>
    <w:rsid w:val="00112620"/>
    <w:rsid w:val="00113144"/>
    <w:rsid w:val="00114C1E"/>
    <w:rsid w:val="001176AE"/>
    <w:rsid w:val="00117898"/>
    <w:rsid w:val="001179B7"/>
    <w:rsid w:val="00121531"/>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60E2D"/>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90CA1"/>
    <w:rsid w:val="00191706"/>
    <w:rsid w:val="00195CEF"/>
    <w:rsid w:val="001967A5"/>
    <w:rsid w:val="00196857"/>
    <w:rsid w:val="00196B2D"/>
    <w:rsid w:val="00197F0B"/>
    <w:rsid w:val="001A017D"/>
    <w:rsid w:val="001A1589"/>
    <w:rsid w:val="001A3D4A"/>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11E4"/>
    <w:rsid w:val="001D5236"/>
    <w:rsid w:val="001D5826"/>
    <w:rsid w:val="001D6757"/>
    <w:rsid w:val="001D7D98"/>
    <w:rsid w:val="001E103B"/>
    <w:rsid w:val="001E1878"/>
    <w:rsid w:val="001E29F8"/>
    <w:rsid w:val="001E4B21"/>
    <w:rsid w:val="001E4B6E"/>
    <w:rsid w:val="001E5714"/>
    <w:rsid w:val="001F22DD"/>
    <w:rsid w:val="001F6458"/>
    <w:rsid w:val="001F6D22"/>
    <w:rsid w:val="00200B7B"/>
    <w:rsid w:val="00201FA7"/>
    <w:rsid w:val="00202FF1"/>
    <w:rsid w:val="00203FBC"/>
    <w:rsid w:val="0020417A"/>
    <w:rsid w:val="00204200"/>
    <w:rsid w:val="00207747"/>
    <w:rsid w:val="00207CDE"/>
    <w:rsid w:val="00210F6E"/>
    <w:rsid w:val="0021181A"/>
    <w:rsid w:val="00212A90"/>
    <w:rsid w:val="00213AA6"/>
    <w:rsid w:val="00216129"/>
    <w:rsid w:val="002204F7"/>
    <w:rsid w:val="00220A80"/>
    <w:rsid w:val="0022265B"/>
    <w:rsid w:val="00226150"/>
    <w:rsid w:val="0022757C"/>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34DC"/>
    <w:rsid w:val="00266580"/>
    <w:rsid w:val="00271292"/>
    <w:rsid w:val="00271F05"/>
    <w:rsid w:val="002726DC"/>
    <w:rsid w:val="0027371F"/>
    <w:rsid w:val="00273AEF"/>
    <w:rsid w:val="002746DB"/>
    <w:rsid w:val="00275322"/>
    <w:rsid w:val="00281C30"/>
    <w:rsid w:val="0028320A"/>
    <w:rsid w:val="002872F3"/>
    <w:rsid w:val="00287A52"/>
    <w:rsid w:val="002904C8"/>
    <w:rsid w:val="002912E2"/>
    <w:rsid w:val="00292F47"/>
    <w:rsid w:val="00294869"/>
    <w:rsid w:val="00295EF6"/>
    <w:rsid w:val="002965C8"/>
    <w:rsid w:val="00296947"/>
    <w:rsid w:val="002A05E9"/>
    <w:rsid w:val="002A0EE6"/>
    <w:rsid w:val="002A194F"/>
    <w:rsid w:val="002A4EEA"/>
    <w:rsid w:val="002A531E"/>
    <w:rsid w:val="002A71C1"/>
    <w:rsid w:val="002A7826"/>
    <w:rsid w:val="002B1918"/>
    <w:rsid w:val="002B23D7"/>
    <w:rsid w:val="002B2C5B"/>
    <w:rsid w:val="002B34D8"/>
    <w:rsid w:val="002B4172"/>
    <w:rsid w:val="002B6276"/>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C6B"/>
    <w:rsid w:val="002D6F08"/>
    <w:rsid w:val="002E48D0"/>
    <w:rsid w:val="002F5935"/>
    <w:rsid w:val="002F5C90"/>
    <w:rsid w:val="002F601F"/>
    <w:rsid w:val="002F626A"/>
    <w:rsid w:val="002F690F"/>
    <w:rsid w:val="003014CF"/>
    <w:rsid w:val="003027BC"/>
    <w:rsid w:val="0030385B"/>
    <w:rsid w:val="003055D0"/>
    <w:rsid w:val="0030645B"/>
    <w:rsid w:val="00310A6C"/>
    <w:rsid w:val="003111D6"/>
    <w:rsid w:val="003124C8"/>
    <w:rsid w:val="00314EFC"/>
    <w:rsid w:val="00316265"/>
    <w:rsid w:val="0031648C"/>
    <w:rsid w:val="00317A4A"/>
    <w:rsid w:val="00320424"/>
    <w:rsid w:val="003204FC"/>
    <w:rsid w:val="003222B5"/>
    <w:rsid w:val="00323CAC"/>
    <w:rsid w:val="00324ABF"/>
    <w:rsid w:val="003253BA"/>
    <w:rsid w:val="00325790"/>
    <w:rsid w:val="0032739E"/>
    <w:rsid w:val="003321AE"/>
    <w:rsid w:val="00332E97"/>
    <w:rsid w:val="0033378F"/>
    <w:rsid w:val="003347A6"/>
    <w:rsid w:val="00335023"/>
    <w:rsid w:val="0033536C"/>
    <w:rsid w:val="0034034B"/>
    <w:rsid w:val="0034041E"/>
    <w:rsid w:val="00340A53"/>
    <w:rsid w:val="00342E43"/>
    <w:rsid w:val="00344037"/>
    <w:rsid w:val="0034515D"/>
    <w:rsid w:val="00345579"/>
    <w:rsid w:val="003469BC"/>
    <w:rsid w:val="0035401F"/>
    <w:rsid w:val="0035488E"/>
    <w:rsid w:val="00362C47"/>
    <w:rsid w:val="003634FF"/>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876"/>
    <w:rsid w:val="003A49F8"/>
    <w:rsid w:val="003A5315"/>
    <w:rsid w:val="003A5BF0"/>
    <w:rsid w:val="003A649D"/>
    <w:rsid w:val="003A75DB"/>
    <w:rsid w:val="003B1ACF"/>
    <w:rsid w:val="003B1FAB"/>
    <w:rsid w:val="003B2A62"/>
    <w:rsid w:val="003B2D94"/>
    <w:rsid w:val="003B3057"/>
    <w:rsid w:val="003B5903"/>
    <w:rsid w:val="003B5B4E"/>
    <w:rsid w:val="003B608E"/>
    <w:rsid w:val="003B6E10"/>
    <w:rsid w:val="003B7113"/>
    <w:rsid w:val="003C257B"/>
    <w:rsid w:val="003C59C3"/>
    <w:rsid w:val="003C697B"/>
    <w:rsid w:val="003C704F"/>
    <w:rsid w:val="003D0567"/>
    <w:rsid w:val="003D0BD5"/>
    <w:rsid w:val="003D1353"/>
    <w:rsid w:val="003D2068"/>
    <w:rsid w:val="003D47F7"/>
    <w:rsid w:val="003D59B7"/>
    <w:rsid w:val="003D6449"/>
    <w:rsid w:val="003D67A8"/>
    <w:rsid w:val="003D69D9"/>
    <w:rsid w:val="003D7A13"/>
    <w:rsid w:val="003E0755"/>
    <w:rsid w:val="003E20CF"/>
    <w:rsid w:val="003E4934"/>
    <w:rsid w:val="003E56F7"/>
    <w:rsid w:val="003E619F"/>
    <w:rsid w:val="003E63BB"/>
    <w:rsid w:val="003F456F"/>
    <w:rsid w:val="003F512C"/>
    <w:rsid w:val="003F6B49"/>
    <w:rsid w:val="00401D32"/>
    <w:rsid w:val="00402630"/>
    <w:rsid w:val="0040452F"/>
    <w:rsid w:val="00405D8B"/>
    <w:rsid w:val="004067F0"/>
    <w:rsid w:val="00407297"/>
    <w:rsid w:val="004108A0"/>
    <w:rsid w:val="00411696"/>
    <w:rsid w:val="004117A6"/>
    <w:rsid w:val="00412366"/>
    <w:rsid w:val="0041331F"/>
    <w:rsid w:val="0041369B"/>
    <w:rsid w:val="00413D5F"/>
    <w:rsid w:val="00416BBF"/>
    <w:rsid w:val="00417028"/>
    <w:rsid w:val="00420643"/>
    <w:rsid w:val="00420672"/>
    <w:rsid w:val="00425DAF"/>
    <w:rsid w:val="00425F15"/>
    <w:rsid w:val="00426B6E"/>
    <w:rsid w:val="00427CAF"/>
    <w:rsid w:val="004308B0"/>
    <w:rsid w:val="00430D17"/>
    <w:rsid w:val="00432321"/>
    <w:rsid w:val="004331BB"/>
    <w:rsid w:val="00434042"/>
    <w:rsid w:val="0043469A"/>
    <w:rsid w:val="00434DE9"/>
    <w:rsid w:val="00435AA7"/>
    <w:rsid w:val="00442467"/>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8037C"/>
    <w:rsid w:val="00482C9F"/>
    <w:rsid w:val="00485B2D"/>
    <w:rsid w:val="00485C9C"/>
    <w:rsid w:val="00486165"/>
    <w:rsid w:val="00487947"/>
    <w:rsid w:val="00496FBE"/>
    <w:rsid w:val="004A166A"/>
    <w:rsid w:val="004A1D36"/>
    <w:rsid w:val="004A2A5D"/>
    <w:rsid w:val="004A4501"/>
    <w:rsid w:val="004A629E"/>
    <w:rsid w:val="004A6F51"/>
    <w:rsid w:val="004A7FA6"/>
    <w:rsid w:val="004B086A"/>
    <w:rsid w:val="004B1013"/>
    <w:rsid w:val="004B1C44"/>
    <w:rsid w:val="004B400B"/>
    <w:rsid w:val="004B52B3"/>
    <w:rsid w:val="004C0215"/>
    <w:rsid w:val="004C1E60"/>
    <w:rsid w:val="004C24E8"/>
    <w:rsid w:val="004C34A8"/>
    <w:rsid w:val="004C4D04"/>
    <w:rsid w:val="004C618A"/>
    <w:rsid w:val="004C6CD5"/>
    <w:rsid w:val="004C7EA1"/>
    <w:rsid w:val="004D1B91"/>
    <w:rsid w:val="004D2988"/>
    <w:rsid w:val="004D30B6"/>
    <w:rsid w:val="004D3A95"/>
    <w:rsid w:val="004D3C78"/>
    <w:rsid w:val="004D425E"/>
    <w:rsid w:val="004D4EAD"/>
    <w:rsid w:val="004D5766"/>
    <w:rsid w:val="004D5AF9"/>
    <w:rsid w:val="004D66A1"/>
    <w:rsid w:val="004D7823"/>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16A10"/>
    <w:rsid w:val="00526882"/>
    <w:rsid w:val="00527446"/>
    <w:rsid w:val="00530735"/>
    <w:rsid w:val="00531E27"/>
    <w:rsid w:val="00533394"/>
    <w:rsid w:val="00534A68"/>
    <w:rsid w:val="005426B4"/>
    <w:rsid w:val="00542EEF"/>
    <w:rsid w:val="00546D97"/>
    <w:rsid w:val="005502B4"/>
    <w:rsid w:val="00553DE1"/>
    <w:rsid w:val="005540EF"/>
    <w:rsid w:val="00555757"/>
    <w:rsid w:val="00557286"/>
    <w:rsid w:val="00563667"/>
    <w:rsid w:val="00563857"/>
    <w:rsid w:val="00565C86"/>
    <w:rsid w:val="005663AD"/>
    <w:rsid w:val="00567668"/>
    <w:rsid w:val="00570BCA"/>
    <w:rsid w:val="00570CF8"/>
    <w:rsid w:val="00571665"/>
    <w:rsid w:val="0057230E"/>
    <w:rsid w:val="0057336C"/>
    <w:rsid w:val="0057340A"/>
    <w:rsid w:val="00577A2E"/>
    <w:rsid w:val="00581774"/>
    <w:rsid w:val="00582F29"/>
    <w:rsid w:val="00583390"/>
    <w:rsid w:val="00583EAF"/>
    <w:rsid w:val="00590755"/>
    <w:rsid w:val="00591B37"/>
    <w:rsid w:val="00593449"/>
    <w:rsid w:val="00594D04"/>
    <w:rsid w:val="00595AD2"/>
    <w:rsid w:val="00596AF6"/>
    <w:rsid w:val="00596B6B"/>
    <w:rsid w:val="005A19B4"/>
    <w:rsid w:val="005A2A10"/>
    <w:rsid w:val="005A5660"/>
    <w:rsid w:val="005A77AB"/>
    <w:rsid w:val="005B0C5B"/>
    <w:rsid w:val="005B15E3"/>
    <w:rsid w:val="005B39A7"/>
    <w:rsid w:val="005B44BE"/>
    <w:rsid w:val="005B4ADB"/>
    <w:rsid w:val="005B6603"/>
    <w:rsid w:val="005B6B9D"/>
    <w:rsid w:val="005B6D00"/>
    <w:rsid w:val="005B6EFF"/>
    <w:rsid w:val="005B7951"/>
    <w:rsid w:val="005C03D9"/>
    <w:rsid w:val="005C16F4"/>
    <w:rsid w:val="005C28C1"/>
    <w:rsid w:val="005C4E33"/>
    <w:rsid w:val="005C74FB"/>
    <w:rsid w:val="005C763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DBD"/>
    <w:rsid w:val="005F6ED1"/>
    <w:rsid w:val="00600DC3"/>
    <w:rsid w:val="00601610"/>
    <w:rsid w:val="00604794"/>
    <w:rsid w:val="00604C2E"/>
    <w:rsid w:val="00605BAB"/>
    <w:rsid w:val="006067CF"/>
    <w:rsid w:val="0060795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5255"/>
    <w:rsid w:val="00645704"/>
    <w:rsid w:val="00646A74"/>
    <w:rsid w:val="00647767"/>
    <w:rsid w:val="00647A14"/>
    <w:rsid w:val="00647AE7"/>
    <w:rsid w:val="00651B7C"/>
    <w:rsid w:val="006523DF"/>
    <w:rsid w:val="006544EA"/>
    <w:rsid w:val="00654688"/>
    <w:rsid w:val="00655CF0"/>
    <w:rsid w:val="006575A4"/>
    <w:rsid w:val="006620BF"/>
    <w:rsid w:val="0066229C"/>
    <w:rsid w:val="006623AA"/>
    <w:rsid w:val="00663457"/>
    <w:rsid w:val="00665840"/>
    <w:rsid w:val="00665DAB"/>
    <w:rsid w:val="00667487"/>
    <w:rsid w:val="00667E72"/>
    <w:rsid w:val="00667F49"/>
    <w:rsid w:val="0067195B"/>
    <w:rsid w:val="006749AB"/>
    <w:rsid w:val="00676DE3"/>
    <w:rsid w:val="00677CDA"/>
    <w:rsid w:val="006819E2"/>
    <w:rsid w:val="00681A98"/>
    <w:rsid w:val="00681F96"/>
    <w:rsid w:val="006835D3"/>
    <w:rsid w:val="006863AE"/>
    <w:rsid w:val="00693A95"/>
    <w:rsid w:val="00694387"/>
    <w:rsid w:val="00694FAF"/>
    <w:rsid w:val="006968D0"/>
    <w:rsid w:val="00697B88"/>
    <w:rsid w:val="006A0D26"/>
    <w:rsid w:val="006A1126"/>
    <w:rsid w:val="006A2969"/>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E11D5"/>
    <w:rsid w:val="006E13D8"/>
    <w:rsid w:val="006E1644"/>
    <w:rsid w:val="006E1D66"/>
    <w:rsid w:val="006E1F9A"/>
    <w:rsid w:val="006E3AAE"/>
    <w:rsid w:val="006E406C"/>
    <w:rsid w:val="006E421D"/>
    <w:rsid w:val="006F1135"/>
    <w:rsid w:val="006F4DE0"/>
    <w:rsid w:val="006F556F"/>
    <w:rsid w:val="006F61F7"/>
    <w:rsid w:val="0070373F"/>
    <w:rsid w:val="0070485D"/>
    <w:rsid w:val="00705E86"/>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89E"/>
    <w:rsid w:val="0073572B"/>
    <w:rsid w:val="007369FF"/>
    <w:rsid w:val="00741414"/>
    <w:rsid w:val="0074156A"/>
    <w:rsid w:val="007462A2"/>
    <w:rsid w:val="00746475"/>
    <w:rsid w:val="00751120"/>
    <w:rsid w:val="0075144B"/>
    <w:rsid w:val="00751D1C"/>
    <w:rsid w:val="00752EC4"/>
    <w:rsid w:val="007530D1"/>
    <w:rsid w:val="007531F9"/>
    <w:rsid w:val="00753965"/>
    <w:rsid w:val="00755453"/>
    <w:rsid w:val="00755BE5"/>
    <w:rsid w:val="007564A0"/>
    <w:rsid w:val="00756E8C"/>
    <w:rsid w:val="00760925"/>
    <w:rsid w:val="00761D25"/>
    <w:rsid w:val="00763321"/>
    <w:rsid w:val="00771233"/>
    <w:rsid w:val="00771A9D"/>
    <w:rsid w:val="00774229"/>
    <w:rsid w:val="007742FE"/>
    <w:rsid w:val="00774915"/>
    <w:rsid w:val="007750BE"/>
    <w:rsid w:val="00776D3F"/>
    <w:rsid w:val="00782BC6"/>
    <w:rsid w:val="007831CD"/>
    <w:rsid w:val="00783D8A"/>
    <w:rsid w:val="0079245D"/>
    <w:rsid w:val="0079393F"/>
    <w:rsid w:val="007954A9"/>
    <w:rsid w:val="00795535"/>
    <w:rsid w:val="007975D4"/>
    <w:rsid w:val="007A244A"/>
    <w:rsid w:val="007A2852"/>
    <w:rsid w:val="007B02FD"/>
    <w:rsid w:val="007B065F"/>
    <w:rsid w:val="007B557E"/>
    <w:rsid w:val="007C4B62"/>
    <w:rsid w:val="007C7852"/>
    <w:rsid w:val="007D5E3D"/>
    <w:rsid w:val="007D7955"/>
    <w:rsid w:val="007E0DC0"/>
    <w:rsid w:val="007E23A1"/>
    <w:rsid w:val="007E570F"/>
    <w:rsid w:val="007E597E"/>
    <w:rsid w:val="007E718E"/>
    <w:rsid w:val="007F2749"/>
    <w:rsid w:val="007F279E"/>
    <w:rsid w:val="007F4CA5"/>
    <w:rsid w:val="007F6967"/>
    <w:rsid w:val="00801BCC"/>
    <w:rsid w:val="00801CAE"/>
    <w:rsid w:val="00805F5F"/>
    <w:rsid w:val="008111A6"/>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3D9E"/>
    <w:rsid w:val="008712E5"/>
    <w:rsid w:val="00872096"/>
    <w:rsid w:val="00872B4A"/>
    <w:rsid w:val="00874597"/>
    <w:rsid w:val="008752A7"/>
    <w:rsid w:val="00877903"/>
    <w:rsid w:val="00880226"/>
    <w:rsid w:val="00882AF5"/>
    <w:rsid w:val="008835D6"/>
    <w:rsid w:val="008859F5"/>
    <w:rsid w:val="00887FBB"/>
    <w:rsid w:val="00890E79"/>
    <w:rsid w:val="008960C8"/>
    <w:rsid w:val="008A28EB"/>
    <w:rsid w:val="008A38B2"/>
    <w:rsid w:val="008A3E2A"/>
    <w:rsid w:val="008A5E66"/>
    <w:rsid w:val="008A672D"/>
    <w:rsid w:val="008B005E"/>
    <w:rsid w:val="008B0FF3"/>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FDC"/>
    <w:rsid w:val="008E53FA"/>
    <w:rsid w:val="008E5A8E"/>
    <w:rsid w:val="008E7455"/>
    <w:rsid w:val="008F0C21"/>
    <w:rsid w:val="008F16C4"/>
    <w:rsid w:val="008F31FD"/>
    <w:rsid w:val="008F3A1C"/>
    <w:rsid w:val="008F3F6B"/>
    <w:rsid w:val="008F4267"/>
    <w:rsid w:val="008F62A8"/>
    <w:rsid w:val="00900CF2"/>
    <w:rsid w:val="00906CE6"/>
    <w:rsid w:val="00906D95"/>
    <w:rsid w:val="0090734A"/>
    <w:rsid w:val="00912A61"/>
    <w:rsid w:val="00912AE5"/>
    <w:rsid w:val="00912B26"/>
    <w:rsid w:val="009134F4"/>
    <w:rsid w:val="0091392D"/>
    <w:rsid w:val="00914A68"/>
    <w:rsid w:val="00915CB2"/>
    <w:rsid w:val="00916E61"/>
    <w:rsid w:val="00920B08"/>
    <w:rsid w:val="009233AB"/>
    <w:rsid w:val="00923B48"/>
    <w:rsid w:val="00927017"/>
    <w:rsid w:val="009300D9"/>
    <w:rsid w:val="00930751"/>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2541"/>
    <w:rsid w:val="009813DE"/>
    <w:rsid w:val="00982448"/>
    <w:rsid w:val="0098324C"/>
    <w:rsid w:val="00983A32"/>
    <w:rsid w:val="00984FB2"/>
    <w:rsid w:val="00985BB8"/>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23EF"/>
    <w:rsid w:val="009B3CAC"/>
    <w:rsid w:val="009B3D3B"/>
    <w:rsid w:val="009B3D79"/>
    <w:rsid w:val="009B41DD"/>
    <w:rsid w:val="009B4779"/>
    <w:rsid w:val="009C4448"/>
    <w:rsid w:val="009C7066"/>
    <w:rsid w:val="009D1275"/>
    <w:rsid w:val="009D2898"/>
    <w:rsid w:val="009E23DE"/>
    <w:rsid w:val="009E34B9"/>
    <w:rsid w:val="009E352B"/>
    <w:rsid w:val="009E5488"/>
    <w:rsid w:val="009E5C72"/>
    <w:rsid w:val="009E5FE1"/>
    <w:rsid w:val="009E6F13"/>
    <w:rsid w:val="009F1C3D"/>
    <w:rsid w:val="009F2AC2"/>
    <w:rsid w:val="009F2E33"/>
    <w:rsid w:val="009F4B8E"/>
    <w:rsid w:val="009F5012"/>
    <w:rsid w:val="009F54B8"/>
    <w:rsid w:val="009F6311"/>
    <w:rsid w:val="00A01608"/>
    <w:rsid w:val="00A046BC"/>
    <w:rsid w:val="00A068D7"/>
    <w:rsid w:val="00A07932"/>
    <w:rsid w:val="00A10523"/>
    <w:rsid w:val="00A125B9"/>
    <w:rsid w:val="00A130E1"/>
    <w:rsid w:val="00A1321C"/>
    <w:rsid w:val="00A146C1"/>
    <w:rsid w:val="00A1653B"/>
    <w:rsid w:val="00A16F6F"/>
    <w:rsid w:val="00A24EFB"/>
    <w:rsid w:val="00A251BC"/>
    <w:rsid w:val="00A253A7"/>
    <w:rsid w:val="00A27AB9"/>
    <w:rsid w:val="00A30247"/>
    <w:rsid w:val="00A30B73"/>
    <w:rsid w:val="00A3431B"/>
    <w:rsid w:val="00A36BCD"/>
    <w:rsid w:val="00A42378"/>
    <w:rsid w:val="00A426BC"/>
    <w:rsid w:val="00A42BF2"/>
    <w:rsid w:val="00A44626"/>
    <w:rsid w:val="00A44963"/>
    <w:rsid w:val="00A463D1"/>
    <w:rsid w:val="00A4738F"/>
    <w:rsid w:val="00A50A1D"/>
    <w:rsid w:val="00A5459B"/>
    <w:rsid w:val="00A54D8D"/>
    <w:rsid w:val="00A553CF"/>
    <w:rsid w:val="00A571BC"/>
    <w:rsid w:val="00A61FC8"/>
    <w:rsid w:val="00A6704F"/>
    <w:rsid w:val="00A67D28"/>
    <w:rsid w:val="00A75322"/>
    <w:rsid w:val="00A758C0"/>
    <w:rsid w:val="00A764EE"/>
    <w:rsid w:val="00A76649"/>
    <w:rsid w:val="00A803C7"/>
    <w:rsid w:val="00A80DDB"/>
    <w:rsid w:val="00A8302B"/>
    <w:rsid w:val="00A8654D"/>
    <w:rsid w:val="00A86CFE"/>
    <w:rsid w:val="00A87851"/>
    <w:rsid w:val="00A90305"/>
    <w:rsid w:val="00A90FF8"/>
    <w:rsid w:val="00A9101C"/>
    <w:rsid w:val="00A92BD2"/>
    <w:rsid w:val="00A96A63"/>
    <w:rsid w:val="00A96F60"/>
    <w:rsid w:val="00AA08C6"/>
    <w:rsid w:val="00AA450D"/>
    <w:rsid w:val="00AA6BEB"/>
    <w:rsid w:val="00AB01C1"/>
    <w:rsid w:val="00AB2BBF"/>
    <w:rsid w:val="00AB2C60"/>
    <w:rsid w:val="00AB741B"/>
    <w:rsid w:val="00AB7B79"/>
    <w:rsid w:val="00AC0F9A"/>
    <w:rsid w:val="00AC3291"/>
    <w:rsid w:val="00AC337E"/>
    <w:rsid w:val="00AC5EAD"/>
    <w:rsid w:val="00AC7EBE"/>
    <w:rsid w:val="00AD130C"/>
    <w:rsid w:val="00AD152A"/>
    <w:rsid w:val="00AD1A71"/>
    <w:rsid w:val="00AD2C5E"/>
    <w:rsid w:val="00AD3C9D"/>
    <w:rsid w:val="00AD4158"/>
    <w:rsid w:val="00AE037B"/>
    <w:rsid w:val="00AE160D"/>
    <w:rsid w:val="00AE1A31"/>
    <w:rsid w:val="00AE2C60"/>
    <w:rsid w:val="00AE3439"/>
    <w:rsid w:val="00AE3441"/>
    <w:rsid w:val="00AE3C84"/>
    <w:rsid w:val="00AE48D4"/>
    <w:rsid w:val="00AE5D02"/>
    <w:rsid w:val="00AE7C84"/>
    <w:rsid w:val="00AF24FF"/>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369B3"/>
    <w:rsid w:val="00B41638"/>
    <w:rsid w:val="00B419E3"/>
    <w:rsid w:val="00B438CE"/>
    <w:rsid w:val="00B44011"/>
    <w:rsid w:val="00B440AB"/>
    <w:rsid w:val="00B46E51"/>
    <w:rsid w:val="00B47422"/>
    <w:rsid w:val="00B47A22"/>
    <w:rsid w:val="00B50238"/>
    <w:rsid w:val="00B53F5D"/>
    <w:rsid w:val="00B60E54"/>
    <w:rsid w:val="00B63480"/>
    <w:rsid w:val="00B64492"/>
    <w:rsid w:val="00B65388"/>
    <w:rsid w:val="00B66FD9"/>
    <w:rsid w:val="00B70C54"/>
    <w:rsid w:val="00B72C7A"/>
    <w:rsid w:val="00B73C22"/>
    <w:rsid w:val="00B73C40"/>
    <w:rsid w:val="00B747D3"/>
    <w:rsid w:val="00B766CE"/>
    <w:rsid w:val="00B7729E"/>
    <w:rsid w:val="00B80219"/>
    <w:rsid w:val="00B81BA5"/>
    <w:rsid w:val="00B82856"/>
    <w:rsid w:val="00B82B95"/>
    <w:rsid w:val="00B8413B"/>
    <w:rsid w:val="00B849B7"/>
    <w:rsid w:val="00B90F97"/>
    <w:rsid w:val="00B91BA4"/>
    <w:rsid w:val="00B92216"/>
    <w:rsid w:val="00B9352D"/>
    <w:rsid w:val="00B94388"/>
    <w:rsid w:val="00BA00E5"/>
    <w:rsid w:val="00BA0307"/>
    <w:rsid w:val="00BA0E45"/>
    <w:rsid w:val="00BA2B65"/>
    <w:rsid w:val="00BA45DC"/>
    <w:rsid w:val="00BA4969"/>
    <w:rsid w:val="00BA496B"/>
    <w:rsid w:val="00BA7780"/>
    <w:rsid w:val="00BB09BB"/>
    <w:rsid w:val="00BB10DC"/>
    <w:rsid w:val="00BB2E05"/>
    <w:rsid w:val="00BB312A"/>
    <w:rsid w:val="00BB34F2"/>
    <w:rsid w:val="00BB3A9B"/>
    <w:rsid w:val="00BB55FD"/>
    <w:rsid w:val="00BC4066"/>
    <w:rsid w:val="00BC4C90"/>
    <w:rsid w:val="00BC6B39"/>
    <w:rsid w:val="00BD346F"/>
    <w:rsid w:val="00BD46A3"/>
    <w:rsid w:val="00BD73A6"/>
    <w:rsid w:val="00BD77B0"/>
    <w:rsid w:val="00BE052D"/>
    <w:rsid w:val="00BE083A"/>
    <w:rsid w:val="00BE6155"/>
    <w:rsid w:val="00BE6BB9"/>
    <w:rsid w:val="00BE6BDC"/>
    <w:rsid w:val="00BE7B86"/>
    <w:rsid w:val="00BF1900"/>
    <w:rsid w:val="00BF2225"/>
    <w:rsid w:val="00BF38B3"/>
    <w:rsid w:val="00BF5177"/>
    <w:rsid w:val="00BF667D"/>
    <w:rsid w:val="00C00167"/>
    <w:rsid w:val="00C03EC6"/>
    <w:rsid w:val="00C041CE"/>
    <w:rsid w:val="00C06C40"/>
    <w:rsid w:val="00C07D0F"/>
    <w:rsid w:val="00C07EE4"/>
    <w:rsid w:val="00C10203"/>
    <w:rsid w:val="00C1144D"/>
    <w:rsid w:val="00C129C2"/>
    <w:rsid w:val="00C13000"/>
    <w:rsid w:val="00C1462C"/>
    <w:rsid w:val="00C14E9E"/>
    <w:rsid w:val="00C2500F"/>
    <w:rsid w:val="00C273D7"/>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7022E"/>
    <w:rsid w:val="00C74505"/>
    <w:rsid w:val="00C76DE1"/>
    <w:rsid w:val="00C81227"/>
    <w:rsid w:val="00C8146C"/>
    <w:rsid w:val="00C8201B"/>
    <w:rsid w:val="00C8244D"/>
    <w:rsid w:val="00C826B9"/>
    <w:rsid w:val="00C834E6"/>
    <w:rsid w:val="00C83DC0"/>
    <w:rsid w:val="00C84DA5"/>
    <w:rsid w:val="00C87F8C"/>
    <w:rsid w:val="00C905F9"/>
    <w:rsid w:val="00C92CFB"/>
    <w:rsid w:val="00C94147"/>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54C3"/>
    <w:rsid w:val="00CC550A"/>
    <w:rsid w:val="00CC567F"/>
    <w:rsid w:val="00CD40F6"/>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D000D4"/>
    <w:rsid w:val="00D00DA9"/>
    <w:rsid w:val="00D055B8"/>
    <w:rsid w:val="00D06BE4"/>
    <w:rsid w:val="00D070F4"/>
    <w:rsid w:val="00D10442"/>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667D"/>
    <w:rsid w:val="00D4012A"/>
    <w:rsid w:val="00D41E48"/>
    <w:rsid w:val="00D50378"/>
    <w:rsid w:val="00D51D9A"/>
    <w:rsid w:val="00D52B06"/>
    <w:rsid w:val="00D53659"/>
    <w:rsid w:val="00D53E7A"/>
    <w:rsid w:val="00D56020"/>
    <w:rsid w:val="00D56898"/>
    <w:rsid w:val="00D60E7D"/>
    <w:rsid w:val="00D61AC2"/>
    <w:rsid w:val="00D61E3E"/>
    <w:rsid w:val="00D64B58"/>
    <w:rsid w:val="00D67003"/>
    <w:rsid w:val="00D71693"/>
    <w:rsid w:val="00D720AD"/>
    <w:rsid w:val="00D74CAE"/>
    <w:rsid w:val="00D77231"/>
    <w:rsid w:val="00D80602"/>
    <w:rsid w:val="00D81387"/>
    <w:rsid w:val="00D81804"/>
    <w:rsid w:val="00D81F59"/>
    <w:rsid w:val="00D85F80"/>
    <w:rsid w:val="00D86AD1"/>
    <w:rsid w:val="00D900F8"/>
    <w:rsid w:val="00D93F6D"/>
    <w:rsid w:val="00D958DC"/>
    <w:rsid w:val="00D97488"/>
    <w:rsid w:val="00DA4D1F"/>
    <w:rsid w:val="00DA5B12"/>
    <w:rsid w:val="00DA61C8"/>
    <w:rsid w:val="00DB0374"/>
    <w:rsid w:val="00DB3D4E"/>
    <w:rsid w:val="00DB4A23"/>
    <w:rsid w:val="00DB73CB"/>
    <w:rsid w:val="00DB7D1D"/>
    <w:rsid w:val="00DC254D"/>
    <w:rsid w:val="00DC6B43"/>
    <w:rsid w:val="00DD0125"/>
    <w:rsid w:val="00DD10E4"/>
    <w:rsid w:val="00DD2C3C"/>
    <w:rsid w:val="00DD3448"/>
    <w:rsid w:val="00DD3E96"/>
    <w:rsid w:val="00DD6A93"/>
    <w:rsid w:val="00DE0E79"/>
    <w:rsid w:val="00DE2288"/>
    <w:rsid w:val="00DE2540"/>
    <w:rsid w:val="00DE3A1F"/>
    <w:rsid w:val="00DE51B2"/>
    <w:rsid w:val="00DE6E10"/>
    <w:rsid w:val="00DE7AAC"/>
    <w:rsid w:val="00DF0FF9"/>
    <w:rsid w:val="00DF11C8"/>
    <w:rsid w:val="00DF1C71"/>
    <w:rsid w:val="00DF5B2B"/>
    <w:rsid w:val="00DF60B3"/>
    <w:rsid w:val="00E0078A"/>
    <w:rsid w:val="00E00C2E"/>
    <w:rsid w:val="00E020D5"/>
    <w:rsid w:val="00E036A6"/>
    <w:rsid w:val="00E04CDC"/>
    <w:rsid w:val="00E11490"/>
    <w:rsid w:val="00E11BE8"/>
    <w:rsid w:val="00E11D10"/>
    <w:rsid w:val="00E14831"/>
    <w:rsid w:val="00E14AE5"/>
    <w:rsid w:val="00E15FD0"/>
    <w:rsid w:val="00E16CAB"/>
    <w:rsid w:val="00E21A9E"/>
    <w:rsid w:val="00E21D8C"/>
    <w:rsid w:val="00E21E41"/>
    <w:rsid w:val="00E24604"/>
    <w:rsid w:val="00E34E69"/>
    <w:rsid w:val="00E35426"/>
    <w:rsid w:val="00E417FD"/>
    <w:rsid w:val="00E42D5A"/>
    <w:rsid w:val="00E43F91"/>
    <w:rsid w:val="00E4445B"/>
    <w:rsid w:val="00E46C40"/>
    <w:rsid w:val="00E46F61"/>
    <w:rsid w:val="00E471CE"/>
    <w:rsid w:val="00E47B79"/>
    <w:rsid w:val="00E5279D"/>
    <w:rsid w:val="00E54821"/>
    <w:rsid w:val="00E561E7"/>
    <w:rsid w:val="00E571AD"/>
    <w:rsid w:val="00E57CF5"/>
    <w:rsid w:val="00E57F45"/>
    <w:rsid w:val="00E612D2"/>
    <w:rsid w:val="00E62B19"/>
    <w:rsid w:val="00E63B69"/>
    <w:rsid w:val="00E647EB"/>
    <w:rsid w:val="00E65C1A"/>
    <w:rsid w:val="00E72EEE"/>
    <w:rsid w:val="00E745C7"/>
    <w:rsid w:val="00E747DA"/>
    <w:rsid w:val="00E75B45"/>
    <w:rsid w:val="00E768BF"/>
    <w:rsid w:val="00E76B19"/>
    <w:rsid w:val="00E803DD"/>
    <w:rsid w:val="00E828E1"/>
    <w:rsid w:val="00E840B6"/>
    <w:rsid w:val="00E85894"/>
    <w:rsid w:val="00E85CE8"/>
    <w:rsid w:val="00E85FD5"/>
    <w:rsid w:val="00E8688A"/>
    <w:rsid w:val="00E86D4D"/>
    <w:rsid w:val="00E86E3C"/>
    <w:rsid w:val="00E9306B"/>
    <w:rsid w:val="00E94B83"/>
    <w:rsid w:val="00E95461"/>
    <w:rsid w:val="00E95CE9"/>
    <w:rsid w:val="00E95D62"/>
    <w:rsid w:val="00E97381"/>
    <w:rsid w:val="00EA0418"/>
    <w:rsid w:val="00EA1802"/>
    <w:rsid w:val="00EA1C77"/>
    <w:rsid w:val="00EA4B5D"/>
    <w:rsid w:val="00EA50CD"/>
    <w:rsid w:val="00EA7D6F"/>
    <w:rsid w:val="00EB1E25"/>
    <w:rsid w:val="00EB2546"/>
    <w:rsid w:val="00EB36E8"/>
    <w:rsid w:val="00EB3965"/>
    <w:rsid w:val="00EB3DBB"/>
    <w:rsid w:val="00EB7822"/>
    <w:rsid w:val="00EC037E"/>
    <w:rsid w:val="00EC31FE"/>
    <w:rsid w:val="00EC45ED"/>
    <w:rsid w:val="00EC50AC"/>
    <w:rsid w:val="00EC7683"/>
    <w:rsid w:val="00ED39C7"/>
    <w:rsid w:val="00ED7405"/>
    <w:rsid w:val="00ED76A7"/>
    <w:rsid w:val="00EE0FD9"/>
    <w:rsid w:val="00EE2351"/>
    <w:rsid w:val="00EE3FA2"/>
    <w:rsid w:val="00EE5477"/>
    <w:rsid w:val="00EF3B9E"/>
    <w:rsid w:val="00EF5819"/>
    <w:rsid w:val="00EF608D"/>
    <w:rsid w:val="00F00E34"/>
    <w:rsid w:val="00F02F66"/>
    <w:rsid w:val="00F05765"/>
    <w:rsid w:val="00F102B6"/>
    <w:rsid w:val="00F10D9E"/>
    <w:rsid w:val="00F11577"/>
    <w:rsid w:val="00F115A7"/>
    <w:rsid w:val="00F115DB"/>
    <w:rsid w:val="00F11AAE"/>
    <w:rsid w:val="00F1424C"/>
    <w:rsid w:val="00F15B30"/>
    <w:rsid w:val="00F17970"/>
    <w:rsid w:val="00F201B2"/>
    <w:rsid w:val="00F20C05"/>
    <w:rsid w:val="00F22025"/>
    <w:rsid w:val="00F222A7"/>
    <w:rsid w:val="00F245B9"/>
    <w:rsid w:val="00F24C72"/>
    <w:rsid w:val="00F24CB9"/>
    <w:rsid w:val="00F250CC"/>
    <w:rsid w:val="00F25430"/>
    <w:rsid w:val="00F26387"/>
    <w:rsid w:val="00F27955"/>
    <w:rsid w:val="00F27A4A"/>
    <w:rsid w:val="00F310E5"/>
    <w:rsid w:val="00F31958"/>
    <w:rsid w:val="00F470D7"/>
    <w:rsid w:val="00F47C0C"/>
    <w:rsid w:val="00F5028A"/>
    <w:rsid w:val="00F55A4F"/>
    <w:rsid w:val="00F573E4"/>
    <w:rsid w:val="00F61685"/>
    <w:rsid w:val="00F61D46"/>
    <w:rsid w:val="00F6371D"/>
    <w:rsid w:val="00F65289"/>
    <w:rsid w:val="00F66CFC"/>
    <w:rsid w:val="00F763E5"/>
    <w:rsid w:val="00F776D9"/>
    <w:rsid w:val="00F80E0E"/>
    <w:rsid w:val="00F80F6F"/>
    <w:rsid w:val="00F849A6"/>
    <w:rsid w:val="00F85733"/>
    <w:rsid w:val="00F86F38"/>
    <w:rsid w:val="00F87818"/>
    <w:rsid w:val="00F90798"/>
    <w:rsid w:val="00F907C7"/>
    <w:rsid w:val="00F91CF7"/>
    <w:rsid w:val="00F91D64"/>
    <w:rsid w:val="00F929B9"/>
    <w:rsid w:val="00F93E78"/>
    <w:rsid w:val="00F964CD"/>
    <w:rsid w:val="00FA0D4E"/>
    <w:rsid w:val="00FA2A9F"/>
    <w:rsid w:val="00FA4ED6"/>
    <w:rsid w:val="00FA61B0"/>
    <w:rsid w:val="00FB26B0"/>
    <w:rsid w:val="00FB4314"/>
    <w:rsid w:val="00FB4754"/>
    <w:rsid w:val="00FB52BB"/>
    <w:rsid w:val="00FB5998"/>
    <w:rsid w:val="00FB6DFE"/>
    <w:rsid w:val="00FB7748"/>
    <w:rsid w:val="00FC05BD"/>
    <w:rsid w:val="00FC23C6"/>
    <w:rsid w:val="00FC3DBF"/>
    <w:rsid w:val="00FC5BEA"/>
    <w:rsid w:val="00FC775E"/>
    <w:rsid w:val="00FD0172"/>
    <w:rsid w:val="00FD0F31"/>
    <w:rsid w:val="00FD2936"/>
    <w:rsid w:val="00FD2A2C"/>
    <w:rsid w:val="00FD2E50"/>
    <w:rsid w:val="00FD2F31"/>
    <w:rsid w:val="00FD4204"/>
    <w:rsid w:val="00FE0085"/>
    <w:rsid w:val="00FE02D9"/>
    <w:rsid w:val="00FE05D7"/>
    <w:rsid w:val="00FE094E"/>
    <w:rsid w:val="00FE22A7"/>
    <w:rsid w:val="00FE3F7D"/>
    <w:rsid w:val="00FE3F96"/>
    <w:rsid w:val="00FE7A22"/>
    <w:rsid w:val="00FE7ACC"/>
    <w:rsid w:val="00FF28C1"/>
    <w:rsid w:val="00FF3CD7"/>
    <w:rsid w:val="00FF427F"/>
    <w:rsid w:val="00FF4A08"/>
    <w:rsid w:val="00FF5E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D1500D"/>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3E619F"/>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3E619F"/>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6F8D8-1B88-443D-8894-34C1D7CBD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1</TotalTime>
  <Pages>99</Pages>
  <Words>210141</Words>
  <Characters>1197808</Characters>
  <Application>Microsoft Office Word</Application>
  <DocSecurity>0</DocSecurity>
  <Lines>9981</Lines>
  <Paragraphs>2810</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1405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1235</cp:revision>
  <cp:lastPrinted>2017-08-07T16:42:00Z</cp:lastPrinted>
  <dcterms:created xsi:type="dcterms:W3CDTF">2017-07-25T04:15:00Z</dcterms:created>
  <dcterms:modified xsi:type="dcterms:W3CDTF">2017-08-16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